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F17EF" w14:textId="32DD8A78" w:rsidR="00DE5AA8" w:rsidRPr="00604AE6" w:rsidRDefault="004D7AB0" w:rsidP="00604AE6">
      <w:pPr>
        <w:widowControl w:val="0"/>
        <w:autoSpaceDE w:val="0"/>
        <w:autoSpaceDN w:val="0"/>
        <w:adjustRightInd w:val="0"/>
        <w:spacing w:line="280" w:lineRule="atLeast"/>
        <w:jc w:val="center"/>
        <w:rPr>
          <w:rFonts w:cs="Times"/>
          <w:i/>
          <w:sz w:val="44"/>
          <w:szCs w:val="44"/>
        </w:rPr>
      </w:pPr>
      <w:r>
        <w:rPr>
          <w:rFonts w:cs="Times"/>
          <w:i/>
          <w:sz w:val="44"/>
          <w:szCs w:val="44"/>
        </w:rPr>
        <w:t>First human upload as AI Nanny</w:t>
      </w:r>
    </w:p>
    <w:p w14:paraId="4D610468" w14:textId="77777777" w:rsidR="008C79A4" w:rsidRDefault="008C79A4" w:rsidP="00894B86">
      <w:pPr>
        <w:jc w:val="center"/>
        <w:rPr>
          <w:rFonts w:cs="Times New Roman"/>
        </w:rPr>
      </w:pPr>
    </w:p>
    <w:p w14:paraId="00FE2A98" w14:textId="5DCDD3BB" w:rsidR="008863F0" w:rsidRDefault="008863F0" w:rsidP="00894B86">
      <w:pPr>
        <w:jc w:val="center"/>
        <w:rPr>
          <w:rFonts w:cs="Times New Roman"/>
        </w:rPr>
      </w:pPr>
      <w:r>
        <w:rPr>
          <w:rFonts w:cs="Times New Roman"/>
        </w:rPr>
        <w:t>Working draft</w:t>
      </w:r>
    </w:p>
    <w:p w14:paraId="7C5180F9" w14:textId="77777777" w:rsidR="008863F0" w:rsidRPr="00DE0CA5" w:rsidRDefault="008863F0" w:rsidP="00894B86">
      <w:pPr>
        <w:jc w:val="center"/>
        <w:rPr>
          <w:rFonts w:cs="Times New Roman"/>
        </w:rPr>
      </w:pPr>
    </w:p>
    <w:p w14:paraId="1DF2EA71" w14:textId="77777777" w:rsidR="008C79A4" w:rsidRPr="002E372C" w:rsidRDefault="008C79A4" w:rsidP="00894B86">
      <w:pPr>
        <w:jc w:val="center"/>
        <w:rPr>
          <w:rFonts w:cs="Times New Roman"/>
          <w:i/>
        </w:rPr>
      </w:pPr>
      <w:r w:rsidRPr="002E372C">
        <w:rPr>
          <w:rFonts w:cs="Times New Roman"/>
          <w:i/>
        </w:rPr>
        <w:t>Alexey Turchin</w:t>
      </w:r>
    </w:p>
    <w:p w14:paraId="0B18B0AB" w14:textId="77777777" w:rsidR="008C79A4" w:rsidRPr="00DE0CA5" w:rsidRDefault="008C79A4" w:rsidP="00894B86">
      <w:pPr>
        <w:jc w:val="center"/>
        <w:rPr>
          <w:rFonts w:cs="Times New Roman"/>
        </w:rPr>
      </w:pPr>
      <w:r w:rsidRPr="00DE0CA5">
        <w:rPr>
          <w:rFonts w:cs="Times New Roman"/>
        </w:rPr>
        <w:t>Digital Immortality Now</w:t>
      </w:r>
    </w:p>
    <w:p w14:paraId="4D3E4BC3" w14:textId="77777777" w:rsidR="008C79A4" w:rsidRPr="00DE0CA5" w:rsidRDefault="008C79A4" w:rsidP="00894B86">
      <w:pPr>
        <w:jc w:val="center"/>
        <w:rPr>
          <w:rFonts w:cs="Times New Roman"/>
        </w:rPr>
      </w:pPr>
      <w:r w:rsidRPr="00DE0CA5">
        <w:rPr>
          <w:rFonts w:cs="Times New Roman"/>
        </w:rPr>
        <w:t>Foundation Science for Life Extension</w:t>
      </w:r>
    </w:p>
    <w:p w14:paraId="69ED6828" w14:textId="77777777" w:rsidR="008C79A4" w:rsidRPr="00DE0CA5" w:rsidRDefault="008C79A4" w:rsidP="00894B86">
      <w:pPr>
        <w:jc w:val="center"/>
        <w:rPr>
          <w:rFonts w:cs="Times New Roman"/>
        </w:rPr>
      </w:pPr>
      <w:r w:rsidRPr="00DE0CA5">
        <w:rPr>
          <w:rFonts w:cs="Times New Roman"/>
        </w:rPr>
        <w:t>alexeiturchin@gmail.com</w:t>
      </w:r>
    </w:p>
    <w:p w14:paraId="1D0D4E46" w14:textId="77777777" w:rsidR="008C79A4" w:rsidRPr="00DE0CA5" w:rsidRDefault="008C79A4" w:rsidP="00285849">
      <w:pPr>
        <w:widowControl w:val="0"/>
        <w:autoSpaceDE w:val="0"/>
        <w:autoSpaceDN w:val="0"/>
        <w:adjustRightInd w:val="0"/>
        <w:spacing w:line="280" w:lineRule="atLeast"/>
        <w:jc w:val="both"/>
        <w:rPr>
          <w:rFonts w:cs="Times"/>
        </w:rPr>
      </w:pPr>
    </w:p>
    <w:p w14:paraId="593537F9" w14:textId="77777777" w:rsidR="00D0241E" w:rsidRPr="00D0241E" w:rsidRDefault="00D0241E" w:rsidP="00285849">
      <w:pPr>
        <w:widowControl w:val="0"/>
        <w:autoSpaceDE w:val="0"/>
        <w:autoSpaceDN w:val="0"/>
        <w:adjustRightInd w:val="0"/>
        <w:spacing w:line="280" w:lineRule="atLeast"/>
        <w:jc w:val="both"/>
        <w:rPr>
          <w:rFonts w:ascii="Calibri" w:hAnsi="Calibri" w:cs="Calibri"/>
        </w:rPr>
      </w:pPr>
    </w:p>
    <w:p w14:paraId="0FFDF37A" w14:textId="46E30BA7" w:rsidR="002D5246" w:rsidRPr="00DE0CA5" w:rsidRDefault="002D5246" w:rsidP="00285849">
      <w:pPr>
        <w:widowControl w:val="0"/>
        <w:autoSpaceDE w:val="0"/>
        <w:autoSpaceDN w:val="0"/>
        <w:adjustRightInd w:val="0"/>
        <w:spacing w:line="280" w:lineRule="atLeast"/>
        <w:jc w:val="both"/>
        <w:rPr>
          <w:rFonts w:cs="Times"/>
        </w:rPr>
      </w:pPr>
      <w:r w:rsidRPr="00DE0CA5">
        <w:rPr>
          <w:rFonts w:cs="Times"/>
          <w:b/>
        </w:rPr>
        <w:t>Abstract</w:t>
      </w:r>
      <w:r w:rsidRPr="00DE0CA5">
        <w:rPr>
          <w:rFonts w:cs="Times"/>
        </w:rPr>
        <w:t xml:space="preserve">: As there are no </w:t>
      </w:r>
      <w:r w:rsidR="000C7D16" w:rsidRPr="00DE0CA5">
        <w:rPr>
          <w:rFonts w:cs="Times"/>
        </w:rPr>
        <w:t xml:space="preserve">visible </w:t>
      </w:r>
      <w:r w:rsidRPr="00DE0CA5">
        <w:rPr>
          <w:rFonts w:cs="Times"/>
        </w:rPr>
        <w:t xml:space="preserve">ways to create safe self-improving superintelligence, </w:t>
      </w:r>
      <w:r w:rsidR="00577C21" w:rsidRPr="00DE0CA5">
        <w:rPr>
          <w:rFonts w:cs="Times"/>
        </w:rPr>
        <w:t xml:space="preserve">but it is looming, </w:t>
      </w:r>
      <w:r w:rsidRPr="00DE0CA5">
        <w:rPr>
          <w:rFonts w:cs="Times"/>
        </w:rPr>
        <w:t xml:space="preserve">we </w:t>
      </w:r>
      <w:r w:rsidR="00577C21" w:rsidRPr="00DE0CA5">
        <w:rPr>
          <w:rFonts w:cs="Times"/>
        </w:rPr>
        <w:t xml:space="preserve">probably </w:t>
      </w:r>
      <w:r w:rsidRPr="00DE0CA5">
        <w:rPr>
          <w:rFonts w:cs="Times"/>
        </w:rPr>
        <w:t>need</w:t>
      </w:r>
      <w:r w:rsidR="00577C21" w:rsidRPr="00DE0CA5">
        <w:rPr>
          <w:rFonts w:cs="Times"/>
        </w:rPr>
        <w:t xml:space="preserve"> temporary ways to prevent its creation.</w:t>
      </w:r>
      <w:r w:rsidRPr="00DE0CA5">
        <w:rPr>
          <w:rFonts w:cs="Times"/>
        </w:rPr>
        <w:t xml:space="preserve"> </w:t>
      </w:r>
      <w:r w:rsidR="00577C21" w:rsidRPr="00DE0CA5">
        <w:rPr>
          <w:rFonts w:cs="Times"/>
        </w:rPr>
        <w:t>The</w:t>
      </w:r>
      <w:r w:rsidRPr="00DE0CA5">
        <w:rPr>
          <w:rFonts w:cs="Times"/>
        </w:rPr>
        <w:t xml:space="preserve"> only way to prevent it</w:t>
      </w:r>
      <w:r w:rsidR="00234E9B">
        <w:rPr>
          <w:rFonts w:cs="Times"/>
        </w:rPr>
        <w:t>,</w:t>
      </w:r>
      <w:r w:rsidRPr="00DE0CA5">
        <w:rPr>
          <w:rFonts w:cs="Times"/>
        </w:rPr>
        <w:t xml:space="preserve"> is to create special AI, which is able to control and monitor all places in the world. The idea has been suggested by </w:t>
      </w:r>
      <w:proofErr w:type="spellStart"/>
      <w:r w:rsidRPr="00DE0CA5">
        <w:rPr>
          <w:rFonts w:cs="Times"/>
        </w:rPr>
        <w:t>Goertzel</w:t>
      </w:r>
      <w:proofErr w:type="spellEnd"/>
      <w:r w:rsidRPr="00DE0CA5">
        <w:rPr>
          <w:rFonts w:cs="Times"/>
        </w:rPr>
        <w:t xml:space="preserve"> in form of AI Nanny, but his Nanny is still superintelligent and not easy</w:t>
      </w:r>
      <w:r w:rsidR="00330D5E" w:rsidRPr="00DE0CA5">
        <w:rPr>
          <w:rFonts w:cs="Times"/>
        </w:rPr>
        <w:t xml:space="preserve"> to control, as was shown by </w:t>
      </w:r>
      <w:proofErr w:type="spellStart"/>
      <w:r w:rsidR="00330D5E" w:rsidRPr="00DE0CA5">
        <w:rPr>
          <w:rFonts w:cs="Times"/>
        </w:rPr>
        <w:t>Ben</w:t>
      </w:r>
      <w:r w:rsidRPr="00DE0CA5">
        <w:rPr>
          <w:rFonts w:cs="Times"/>
        </w:rPr>
        <w:t>singer</w:t>
      </w:r>
      <w:proofErr w:type="spellEnd"/>
      <w:r w:rsidRPr="00DE0CA5">
        <w:rPr>
          <w:rFonts w:cs="Times"/>
        </w:rPr>
        <w:t xml:space="preserve"> at al. We explore here the ways to create the safest and simplest form of AI, which may work as AI Nanny. </w:t>
      </w:r>
      <w:r w:rsidR="00F63C7F" w:rsidRPr="00DE0CA5">
        <w:rPr>
          <w:rFonts w:cs="Times"/>
        </w:rPr>
        <w:t xml:space="preserve">Such AI system will be enough to solve most problems, which we expect the AI will solve, including control of robotics, acceleration </w:t>
      </w:r>
      <w:r w:rsidR="00577C21" w:rsidRPr="00DE0CA5">
        <w:rPr>
          <w:rFonts w:cs="Times"/>
        </w:rPr>
        <w:t>of the medical research, but wi</w:t>
      </w:r>
      <w:r w:rsidR="00F63C7F" w:rsidRPr="00DE0CA5">
        <w:rPr>
          <w:rFonts w:cs="Times"/>
        </w:rPr>
        <w:t>ll present less risk, as it will be less different from humans. As AI police</w:t>
      </w:r>
      <w:r w:rsidR="00FA4D90" w:rsidRPr="00DE0CA5">
        <w:rPr>
          <w:rFonts w:cs="Times"/>
        </w:rPr>
        <w:t>,</w:t>
      </w:r>
      <w:r w:rsidR="00F63C7F" w:rsidRPr="00DE0CA5">
        <w:rPr>
          <w:rFonts w:cs="Times"/>
        </w:rPr>
        <w:t xml:space="preserve"> it will work as operati</w:t>
      </w:r>
      <w:r w:rsidR="00577C21" w:rsidRPr="00DE0CA5">
        <w:rPr>
          <w:rFonts w:cs="Times"/>
        </w:rPr>
        <w:t>on</w:t>
      </w:r>
      <w:r w:rsidR="00F63C7F" w:rsidRPr="00DE0CA5">
        <w:rPr>
          <w:rFonts w:cs="Times"/>
        </w:rPr>
        <w:t xml:space="preserve"> system </w:t>
      </w:r>
      <w:r w:rsidR="00577C21" w:rsidRPr="00DE0CA5">
        <w:rPr>
          <w:rFonts w:cs="Times"/>
        </w:rPr>
        <w:t>for</w:t>
      </w:r>
      <w:r w:rsidR="00CB68EC">
        <w:rPr>
          <w:rFonts w:cs="Times"/>
        </w:rPr>
        <w:t xml:space="preserve"> most computers, </w:t>
      </w:r>
      <w:r w:rsidR="00F63C7F" w:rsidRPr="00DE0CA5">
        <w:rPr>
          <w:rFonts w:cs="Times"/>
        </w:rPr>
        <w:t xml:space="preserve">producing world surveillance system, which will be able to envision and stop any potential terrorists and </w:t>
      </w:r>
      <w:r w:rsidR="00B16BE6">
        <w:rPr>
          <w:rFonts w:cs="Times"/>
        </w:rPr>
        <w:t>bad actors</w:t>
      </w:r>
      <w:r w:rsidR="00F63C7F" w:rsidRPr="00DE0CA5">
        <w:rPr>
          <w:rFonts w:cs="Times"/>
        </w:rPr>
        <w:t xml:space="preserve"> in advance. </w:t>
      </w:r>
      <w:r w:rsidR="00FA4D90" w:rsidRPr="00DE0CA5">
        <w:rPr>
          <w:rFonts w:cs="Times"/>
        </w:rPr>
        <w:t>As uploading technology is lagging</w:t>
      </w:r>
      <w:r w:rsidR="00F526F6" w:rsidRPr="00DE0CA5">
        <w:rPr>
          <w:rFonts w:cs="Times"/>
        </w:rPr>
        <w:t>, and neuromorphic AI is intrinsically dangerous</w:t>
      </w:r>
      <w:r w:rsidR="00657D2C" w:rsidRPr="00DE0CA5">
        <w:rPr>
          <w:rFonts w:cs="Times"/>
        </w:rPr>
        <w:t xml:space="preserve">, the </w:t>
      </w:r>
      <w:r w:rsidR="00B16BE6">
        <w:rPr>
          <w:rFonts w:cs="Times"/>
        </w:rPr>
        <w:t xml:space="preserve">most plausible </w:t>
      </w:r>
      <w:r w:rsidR="00657D2C" w:rsidRPr="00DE0CA5">
        <w:rPr>
          <w:rFonts w:cs="Times"/>
        </w:rPr>
        <w:t>way to human-</w:t>
      </w:r>
      <w:r w:rsidR="00B16BE6">
        <w:rPr>
          <w:rFonts w:cs="Times"/>
        </w:rPr>
        <w:t>based</w:t>
      </w:r>
      <w:r w:rsidR="00657D2C" w:rsidRPr="00DE0CA5">
        <w:rPr>
          <w:rFonts w:cs="Times"/>
        </w:rPr>
        <w:t xml:space="preserve"> AI Nanny is </w:t>
      </w:r>
      <w:r w:rsidR="00CB68EC">
        <w:rPr>
          <w:rFonts w:cs="Times"/>
        </w:rPr>
        <w:t xml:space="preserve">either functional model of </w:t>
      </w:r>
      <w:r w:rsidR="00B16BE6">
        <w:rPr>
          <w:rFonts w:cs="Times"/>
        </w:rPr>
        <w:t xml:space="preserve">the </w:t>
      </w:r>
      <w:r w:rsidR="00CB68EC">
        <w:rPr>
          <w:rFonts w:cs="Times"/>
        </w:rPr>
        <w:t>human mind or a Narr</w:t>
      </w:r>
      <w:r w:rsidR="00894B86">
        <w:rPr>
          <w:rFonts w:cs="Times"/>
        </w:rPr>
        <w:t>ow-AI empowered group of people, probably inside governmental structure like NSA.</w:t>
      </w:r>
    </w:p>
    <w:p w14:paraId="3C99CDF6" w14:textId="77777777" w:rsidR="00DE5AA8" w:rsidRPr="00DE0CA5" w:rsidRDefault="00DE5AA8" w:rsidP="00285849">
      <w:pPr>
        <w:widowControl w:val="0"/>
        <w:autoSpaceDE w:val="0"/>
        <w:autoSpaceDN w:val="0"/>
        <w:adjustRightInd w:val="0"/>
        <w:spacing w:line="280" w:lineRule="atLeast"/>
        <w:jc w:val="both"/>
        <w:rPr>
          <w:rFonts w:cs="Times"/>
        </w:rPr>
      </w:pPr>
    </w:p>
    <w:p w14:paraId="737F3466" w14:textId="11358B79" w:rsidR="00DE5AA8" w:rsidRPr="00DE0CA5" w:rsidRDefault="00DE5AA8" w:rsidP="00285849">
      <w:pPr>
        <w:widowControl w:val="0"/>
        <w:autoSpaceDE w:val="0"/>
        <w:autoSpaceDN w:val="0"/>
        <w:adjustRightInd w:val="0"/>
        <w:spacing w:line="280" w:lineRule="atLeast"/>
        <w:jc w:val="both"/>
        <w:rPr>
          <w:rFonts w:cs="Times"/>
        </w:rPr>
      </w:pPr>
      <w:r w:rsidRPr="00DE0CA5">
        <w:rPr>
          <w:rFonts w:cs="Times"/>
          <w:b/>
        </w:rPr>
        <w:t>Disclaimer</w:t>
      </w:r>
      <w:r w:rsidRPr="00DE0CA5">
        <w:rPr>
          <w:rFonts w:cs="Times"/>
        </w:rPr>
        <w:t xml:space="preserve">: Some ideas may sound morally and politically controversial. </w:t>
      </w:r>
      <w:r w:rsidR="00B16BE6">
        <w:rPr>
          <w:rFonts w:cs="Times"/>
        </w:rPr>
        <w:t>They don’t represent author’s political point of view.</w:t>
      </w:r>
    </w:p>
    <w:p w14:paraId="546A2F30" w14:textId="77777777" w:rsidR="00DE0CA5" w:rsidRPr="00DE0CA5" w:rsidRDefault="00DE0CA5" w:rsidP="00285849">
      <w:pPr>
        <w:widowControl w:val="0"/>
        <w:autoSpaceDE w:val="0"/>
        <w:autoSpaceDN w:val="0"/>
        <w:adjustRightInd w:val="0"/>
        <w:spacing w:line="280" w:lineRule="atLeast"/>
        <w:jc w:val="both"/>
        <w:rPr>
          <w:rFonts w:cs="Times"/>
        </w:rPr>
      </w:pPr>
    </w:p>
    <w:p w14:paraId="08A11823" w14:textId="371AD296" w:rsidR="00DE0CA5" w:rsidRPr="00DE0CA5" w:rsidRDefault="00DE0CA5" w:rsidP="00285849">
      <w:pPr>
        <w:widowControl w:val="0"/>
        <w:autoSpaceDE w:val="0"/>
        <w:autoSpaceDN w:val="0"/>
        <w:adjustRightInd w:val="0"/>
        <w:spacing w:line="280" w:lineRule="atLeast"/>
        <w:jc w:val="both"/>
        <w:rPr>
          <w:rFonts w:cs="Calibri"/>
        </w:rPr>
      </w:pPr>
      <w:r w:rsidRPr="00354B38">
        <w:rPr>
          <w:rFonts w:cs="Calibri"/>
          <w:b/>
        </w:rPr>
        <w:t>Highlights</w:t>
      </w:r>
      <w:r w:rsidRPr="00DE0CA5">
        <w:rPr>
          <w:rFonts w:cs="Calibri"/>
        </w:rPr>
        <w:t>:</w:t>
      </w:r>
    </w:p>
    <w:p w14:paraId="2727A612" w14:textId="0A8D7183" w:rsidR="00DE0CA5" w:rsidRDefault="00DE0CA5" w:rsidP="00DE0CA5">
      <w:pPr>
        <w:pStyle w:val="ListParagraph"/>
        <w:widowControl w:val="0"/>
        <w:numPr>
          <w:ilvl w:val="0"/>
          <w:numId w:val="24"/>
        </w:numPr>
        <w:autoSpaceDE w:val="0"/>
        <w:autoSpaceDN w:val="0"/>
        <w:adjustRightInd w:val="0"/>
        <w:spacing w:line="280" w:lineRule="atLeast"/>
        <w:jc w:val="both"/>
        <w:rPr>
          <w:rFonts w:cs="Calibri"/>
        </w:rPr>
      </w:pPr>
      <w:r w:rsidRPr="00DE0CA5">
        <w:rPr>
          <w:rFonts w:cs="Calibri"/>
        </w:rPr>
        <w:t xml:space="preserve">It is impossible to make safe powerful AI, but </w:t>
      </w:r>
      <w:r w:rsidR="00C44013">
        <w:rPr>
          <w:rFonts w:cs="Calibri"/>
        </w:rPr>
        <w:t xml:space="preserve">the </w:t>
      </w:r>
      <w:r w:rsidRPr="00DE0CA5">
        <w:rPr>
          <w:rFonts w:cs="Calibri"/>
        </w:rPr>
        <w:t>only instrument to prevent its creation is</w:t>
      </w:r>
      <w:r w:rsidR="00750747">
        <w:rPr>
          <w:rFonts w:cs="Calibri"/>
        </w:rPr>
        <w:t xml:space="preserve"> another</w:t>
      </w:r>
      <w:r w:rsidRPr="00DE0CA5">
        <w:rPr>
          <w:rFonts w:cs="Calibri"/>
        </w:rPr>
        <w:t xml:space="preserve"> AI</w:t>
      </w:r>
      <w:r w:rsidR="00C44013">
        <w:rPr>
          <w:rFonts w:cs="Calibri"/>
        </w:rPr>
        <w:t>.</w:t>
      </w:r>
    </w:p>
    <w:p w14:paraId="0399E3CE" w14:textId="7A7D7D9F" w:rsidR="00DE0CA5" w:rsidRDefault="00C44013" w:rsidP="00DE0CA5">
      <w:pPr>
        <w:pStyle w:val="ListParagraph"/>
        <w:widowControl w:val="0"/>
        <w:numPr>
          <w:ilvl w:val="0"/>
          <w:numId w:val="24"/>
        </w:numPr>
        <w:autoSpaceDE w:val="0"/>
        <w:autoSpaceDN w:val="0"/>
        <w:adjustRightInd w:val="0"/>
        <w:spacing w:line="280" w:lineRule="atLeast"/>
        <w:jc w:val="both"/>
        <w:rPr>
          <w:rFonts w:cs="Calibri"/>
        </w:rPr>
      </w:pPr>
      <w:r>
        <w:rPr>
          <w:rFonts w:cs="Calibri"/>
        </w:rPr>
        <w:t>AI must exist and non-exist simultaneously.</w:t>
      </w:r>
    </w:p>
    <w:p w14:paraId="348EAD6D" w14:textId="101F7E21" w:rsidR="00C44013" w:rsidRDefault="00C44013" w:rsidP="00DE0CA5">
      <w:pPr>
        <w:pStyle w:val="ListParagraph"/>
        <w:widowControl w:val="0"/>
        <w:numPr>
          <w:ilvl w:val="0"/>
          <w:numId w:val="24"/>
        </w:numPr>
        <w:autoSpaceDE w:val="0"/>
        <w:autoSpaceDN w:val="0"/>
        <w:adjustRightInd w:val="0"/>
        <w:spacing w:line="280" w:lineRule="atLeast"/>
        <w:jc w:val="both"/>
        <w:rPr>
          <w:rFonts w:cs="Calibri"/>
        </w:rPr>
      </w:pPr>
      <w:r>
        <w:rPr>
          <w:rFonts w:cs="Calibri"/>
        </w:rPr>
        <w:t>AI should not be separated agent from humans in order to escape alignment problem.</w:t>
      </w:r>
    </w:p>
    <w:p w14:paraId="72E53FBB" w14:textId="7BB1B80C" w:rsidR="00C44013" w:rsidRDefault="00973761" w:rsidP="00DE0CA5">
      <w:pPr>
        <w:pStyle w:val="ListParagraph"/>
        <w:widowControl w:val="0"/>
        <w:numPr>
          <w:ilvl w:val="0"/>
          <w:numId w:val="24"/>
        </w:numPr>
        <w:autoSpaceDE w:val="0"/>
        <w:autoSpaceDN w:val="0"/>
        <w:adjustRightInd w:val="0"/>
        <w:spacing w:line="280" w:lineRule="atLeast"/>
        <w:jc w:val="both"/>
        <w:rPr>
          <w:rFonts w:cs="Calibri"/>
        </w:rPr>
      </w:pPr>
      <w:r>
        <w:rPr>
          <w:rFonts w:cs="Calibri"/>
        </w:rPr>
        <w:t>Several possible solutions exist: human upload as a first AI, human augmentation and human empowered organization.</w:t>
      </w:r>
    </w:p>
    <w:p w14:paraId="22EF783C" w14:textId="49232E94" w:rsidR="00973761" w:rsidRDefault="00973761" w:rsidP="00DE0CA5">
      <w:pPr>
        <w:pStyle w:val="ListParagraph"/>
        <w:widowControl w:val="0"/>
        <w:numPr>
          <w:ilvl w:val="0"/>
          <w:numId w:val="24"/>
        </w:numPr>
        <w:autoSpaceDE w:val="0"/>
        <w:autoSpaceDN w:val="0"/>
        <w:adjustRightInd w:val="0"/>
        <w:spacing w:line="280" w:lineRule="atLeast"/>
        <w:jc w:val="both"/>
        <w:rPr>
          <w:rFonts w:cs="Calibri"/>
        </w:rPr>
      </w:pPr>
      <w:r>
        <w:rPr>
          <w:rFonts w:cs="Calibri"/>
        </w:rPr>
        <w:t xml:space="preserve">The most probable solution is that NSA will get strategic decisive advantage via Narrow AI empowered </w:t>
      </w:r>
      <w:r w:rsidR="00DB6D92">
        <w:rPr>
          <w:rFonts w:cs="Calibri"/>
        </w:rPr>
        <w:t xml:space="preserve">human organization combined with nuclear superpower </w:t>
      </w:r>
      <w:r w:rsidR="00354B38">
        <w:rPr>
          <w:rFonts w:cs="Calibri"/>
        </w:rPr>
        <w:t>resources.</w:t>
      </w:r>
    </w:p>
    <w:p w14:paraId="3C408FC4" w14:textId="77777777" w:rsidR="008863F0" w:rsidRPr="008863F0" w:rsidRDefault="008863F0" w:rsidP="008863F0">
      <w:pPr>
        <w:widowControl w:val="0"/>
        <w:autoSpaceDE w:val="0"/>
        <w:autoSpaceDN w:val="0"/>
        <w:adjustRightInd w:val="0"/>
        <w:spacing w:line="280" w:lineRule="atLeast"/>
        <w:jc w:val="both"/>
        <w:rPr>
          <w:rFonts w:cs="Calibri"/>
        </w:rPr>
      </w:pPr>
    </w:p>
    <w:p w14:paraId="05A003A2" w14:textId="77777777" w:rsidR="008863F0" w:rsidRDefault="008863F0">
      <w:pPr>
        <w:pStyle w:val="TOC1"/>
        <w:tabs>
          <w:tab w:val="right" w:leader="dot" w:pos="9679"/>
        </w:tabs>
        <w:rPr>
          <w:rFonts w:asciiTheme="minorHAnsi" w:eastAsiaTheme="minorEastAsia" w:hAnsiTheme="minorHAnsi"/>
          <w:noProof/>
        </w:rPr>
      </w:pPr>
      <w:r>
        <w:rPr>
          <w:rFonts w:cs="Calibri"/>
        </w:rPr>
        <w:lastRenderedPageBreak/>
        <w:fldChar w:fldCharType="begin"/>
      </w:r>
      <w:r>
        <w:rPr>
          <w:rFonts w:cs="Calibri"/>
        </w:rPr>
        <w:instrText xml:space="preserve"> TOC \o "1-3" \h \z </w:instrText>
      </w:r>
      <w:r>
        <w:rPr>
          <w:rFonts w:cs="Calibri"/>
        </w:rPr>
        <w:fldChar w:fldCharType="separate"/>
      </w:r>
      <w:hyperlink w:anchor="_Toc1490521" w:history="1">
        <w:r w:rsidRPr="00674615">
          <w:rPr>
            <w:rStyle w:val="Hyperlink"/>
            <w:noProof/>
          </w:rPr>
          <w:t>1.Introduction</w:t>
        </w:r>
        <w:r>
          <w:rPr>
            <w:noProof/>
            <w:webHidden/>
          </w:rPr>
          <w:tab/>
        </w:r>
        <w:r>
          <w:rPr>
            <w:noProof/>
            <w:webHidden/>
          </w:rPr>
          <w:fldChar w:fldCharType="begin"/>
        </w:r>
        <w:r>
          <w:rPr>
            <w:noProof/>
            <w:webHidden/>
          </w:rPr>
          <w:instrText xml:space="preserve"> PAGEREF _Toc1490521 \h </w:instrText>
        </w:r>
        <w:r>
          <w:rPr>
            <w:noProof/>
            <w:webHidden/>
          </w:rPr>
        </w:r>
        <w:r>
          <w:rPr>
            <w:noProof/>
            <w:webHidden/>
          </w:rPr>
          <w:fldChar w:fldCharType="separate"/>
        </w:r>
        <w:r>
          <w:rPr>
            <w:noProof/>
            <w:webHidden/>
          </w:rPr>
          <w:t>2</w:t>
        </w:r>
        <w:r>
          <w:rPr>
            <w:noProof/>
            <w:webHidden/>
          </w:rPr>
          <w:fldChar w:fldCharType="end"/>
        </w:r>
      </w:hyperlink>
    </w:p>
    <w:p w14:paraId="66B810F3" w14:textId="77777777" w:rsidR="008863F0" w:rsidRDefault="008863F0">
      <w:pPr>
        <w:pStyle w:val="TOC1"/>
        <w:tabs>
          <w:tab w:val="right" w:leader="dot" w:pos="9679"/>
        </w:tabs>
        <w:rPr>
          <w:rFonts w:asciiTheme="minorHAnsi" w:eastAsiaTheme="minorEastAsia" w:hAnsiTheme="minorHAnsi"/>
          <w:noProof/>
        </w:rPr>
      </w:pPr>
      <w:hyperlink w:anchor="_Toc1490522" w:history="1">
        <w:r w:rsidRPr="00674615">
          <w:rPr>
            <w:rStyle w:val="Hyperlink"/>
            <w:noProof/>
          </w:rPr>
          <w:t>2. AI alignment is intrinsically difficult task so better to escape it all</w:t>
        </w:r>
        <w:r>
          <w:rPr>
            <w:noProof/>
            <w:webHidden/>
          </w:rPr>
          <w:tab/>
        </w:r>
        <w:r>
          <w:rPr>
            <w:noProof/>
            <w:webHidden/>
          </w:rPr>
          <w:fldChar w:fldCharType="begin"/>
        </w:r>
        <w:r>
          <w:rPr>
            <w:noProof/>
            <w:webHidden/>
          </w:rPr>
          <w:instrText xml:space="preserve"> PAGEREF _Toc1490522 \h </w:instrText>
        </w:r>
        <w:r>
          <w:rPr>
            <w:noProof/>
            <w:webHidden/>
          </w:rPr>
        </w:r>
        <w:r>
          <w:rPr>
            <w:noProof/>
            <w:webHidden/>
          </w:rPr>
          <w:fldChar w:fldCharType="separate"/>
        </w:r>
        <w:r>
          <w:rPr>
            <w:noProof/>
            <w:webHidden/>
          </w:rPr>
          <w:t>3</w:t>
        </w:r>
        <w:r>
          <w:rPr>
            <w:noProof/>
            <w:webHidden/>
          </w:rPr>
          <w:fldChar w:fldCharType="end"/>
        </w:r>
      </w:hyperlink>
    </w:p>
    <w:p w14:paraId="3E6F35D6" w14:textId="77777777" w:rsidR="008863F0" w:rsidRDefault="008863F0">
      <w:pPr>
        <w:pStyle w:val="TOC2"/>
        <w:tabs>
          <w:tab w:val="right" w:leader="dot" w:pos="9679"/>
        </w:tabs>
        <w:rPr>
          <w:rFonts w:asciiTheme="minorHAnsi" w:eastAsiaTheme="minorEastAsia" w:hAnsiTheme="minorHAnsi"/>
          <w:noProof/>
        </w:rPr>
      </w:pPr>
      <w:hyperlink w:anchor="_Toc1490523" w:history="1">
        <w:r w:rsidRPr="00674615">
          <w:rPr>
            <w:rStyle w:val="Hyperlink"/>
            <w:noProof/>
          </w:rPr>
          <w:t>2.2. AI alignment as two-agent problem</w:t>
        </w:r>
        <w:r>
          <w:rPr>
            <w:noProof/>
            <w:webHidden/>
          </w:rPr>
          <w:tab/>
        </w:r>
        <w:r>
          <w:rPr>
            <w:noProof/>
            <w:webHidden/>
          </w:rPr>
          <w:fldChar w:fldCharType="begin"/>
        </w:r>
        <w:r>
          <w:rPr>
            <w:noProof/>
            <w:webHidden/>
          </w:rPr>
          <w:instrText xml:space="preserve"> PAGEREF _Toc1490523 \h </w:instrText>
        </w:r>
        <w:r>
          <w:rPr>
            <w:noProof/>
            <w:webHidden/>
          </w:rPr>
        </w:r>
        <w:r>
          <w:rPr>
            <w:noProof/>
            <w:webHidden/>
          </w:rPr>
          <w:fldChar w:fldCharType="separate"/>
        </w:r>
        <w:r>
          <w:rPr>
            <w:noProof/>
            <w:webHidden/>
          </w:rPr>
          <w:t>3</w:t>
        </w:r>
        <w:r>
          <w:rPr>
            <w:noProof/>
            <w:webHidden/>
          </w:rPr>
          <w:fldChar w:fldCharType="end"/>
        </w:r>
      </w:hyperlink>
    </w:p>
    <w:p w14:paraId="4B711A60" w14:textId="77777777" w:rsidR="008863F0" w:rsidRDefault="008863F0">
      <w:pPr>
        <w:pStyle w:val="TOC2"/>
        <w:tabs>
          <w:tab w:val="right" w:leader="dot" w:pos="9679"/>
        </w:tabs>
        <w:rPr>
          <w:rFonts w:asciiTheme="minorHAnsi" w:eastAsiaTheme="minorEastAsia" w:hAnsiTheme="minorHAnsi"/>
          <w:noProof/>
        </w:rPr>
      </w:pPr>
      <w:hyperlink w:anchor="_Toc1490524" w:history="1">
        <w:r w:rsidRPr="00674615">
          <w:rPr>
            <w:rStyle w:val="Hyperlink"/>
            <w:noProof/>
          </w:rPr>
          <w:t>2.3. AI Nanny</w:t>
        </w:r>
        <w:r>
          <w:rPr>
            <w:noProof/>
            <w:webHidden/>
          </w:rPr>
          <w:tab/>
        </w:r>
        <w:r>
          <w:rPr>
            <w:noProof/>
            <w:webHidden/>
          </w:rPr>
          <w:fldChar w:fldCharType="begin"/>
        </w:r>
        <w:r>
          <w:rPr>
            <w:noProof/>
            <w:webHidden/>
          </w:rPr>
          <w:instrText xml:space="preserve"> PAGEREF _Toc1490524 \h </w:instrText>
        </w:r>
        <w:r>
          <w:rPr>
            <w:noProof/>
            <w:webHidden/>
          </w:rPr>
        </w:r>
        <w:r>
          <w:rPr>
            <w:noProof/>
            <w:webHidden/>
          </w:rPr>
          <w:fldChar w:fldCharType="separate"/>
        </w:r>
        <w:r>
          <w:rPr>
            <w:noProof/>
            <w:webHidden/>
          </w:rPr>
          <w:t>4</w:t>
        </w:r>
        <w:r>
          <w:rPr>
            <w:noProof/>
            <w:webHidden/>
          </w:rPr>
          <w:fldChar w:fldCharType="end"/>
        </w:r>
      </w:hyperlink>
    </w:p>
    <w:p w14:paraId="4D0DA13A" w14:textId="77777777" w:rsidR="008863F0" w:rsidRDefault="008863F0">
      <w:pPr>
        <w:pStyle w:val="TOC1"/>
        <w:tabs>
          <w:tab w:val="right" w:leader="dot" w:pos="9679"/>
        </w:tabs>
        <w:rPr>
          <w:rFonts w:asciiTheme="minorHAnsi" w:eastAsiaTheme="minorEastAsia" w:hAnsiTheme="minorHAnsi"/>
          <w:noProof/>
        </w:rPr>
      </w:pPr>
      <w:hyperlink w:anchor="_Toc1490525" w:history="1">
        <w:r w:rsidRPr="00674615">
          <w:rPr>
            <w:rStyle w:val="Hyperlink"/>
            <w:noProof/>
          </w:rPr>
          <w:t>3. Human upload as a form of intrinsically Safe AI</w:t>
        </w:r>
        <w:r>
          <w:rPr>
            <w:noProof/>
            <w:webHidden/>
          </w:rPr>
          <w:tab/>
        </w:r>
        <w:r>
          <w:rPr>
            <w:noProof/>
            <w:webHidden/>
          </w:rPr>
          <w:fldChar w:fldCharType="begin"/>
        </w:r>
        <w:r>
          <w:rPr>
            <w:noProof/>
            <w:webHidden/>
          </w:rPr>
          <w:instrText xml:space="preserve"> PAGEREF _Toc1490525 \h </w:instrText>
        </w:r>
        <w:r>
          <w:rPr>
            <w:noProof/>
            <w:webHidden/>
          </w:rPr>
        </w:r>
        <w:r>
          <w:rPr>
            <w:noProof/>
            <w:webHidden/>
          </w:rPr>
          <w:fldChar w:fldCharType="separate"/>
        </w:r>
        <w:r>
          <w:rPr>
            <w:noProof/>
            <w:webHidden/>
          </w:rPr>
          <w:t>4</w:t>
        </w:r>
        <w:r>
          <w:rPr>
            <w:noProof/>
            <w:webHidden/>
          </w:rPr>
          <w:fldChar w:fldCharType="end"/>
        </w:r>
      </w:hyperlink>
    </w:p>
    <w:p w14:paraId="1EEF0B6F" w14:textId="77777777" w:rsidR="008863F0" w:rsidRDefault="008863F0">
      <w:pPr>
        <w:pStyle w:val="TOC2"/>
        <w:tabs>
          <w:tab w:val="right" w:leader="dot" w:pos="9679"/>
        </w:tabs>
        <w:rPr>
          <w:rFonts w:asciiTheme="minorHAnsi" w:eastAsiaTheme="minorEastAsia" w:hAnsiTheme="minorHAnsi"/>
          <w:noProof/>
        </w:rPr>
      </w:pPr>
      <w:hyperlink w:anchor="_Toc1490526" w:history="1">
        <w:r w:rsidRPr="00674615">
          <w:rPr>
            <w:rStyle w:val="Hyperlink"/>
            <w:noProof/>
          </w:rPr>
          <w:t>3.1. Attractive properties for a human upload as Safe AI</w:t>
        </w:r>
        <w:r>
          <w:rPr>
            <w:noProof/>
            <w:webHidden/>
          </w:rPr>
          <w:tab/>
        </w:r>
        <w:r>
          <w:rPr>
            <w:noProof/>
            <w:webHidden/>
          </w:rPr>
          <w:fldChar w:fldCharType="begin"/>
        </w:r>
        <w:r>
          <w:rPr>
            <w:noProof/>
            <w:webHidden/>
          </w:rPr>
          <w:instrText xml:space="preserve"> PAGEREF _Toc1490526 \h </w:instrText>
        </w:r>
        <w:r>
          <w:rPr>
            <w:noProof/>
            <w:webHidden/>
          </w:rPr>
        </w:r>
        <w:r>
          <w:rPr>
            <w:noProof/>
            <w:webHidden/>
          </w:rPr>
          <w:fldChar w:fldCharType="separate"/>
        </w:r>
        <w:r>
          <w:rPr>
            <w:noProof/>
            <w:webHidden/>
          </w:rPr>
          <w:t>4</w:t>
        </w:r>
        <w:r>
          <w:rPr>
            <w:noProof/>
            <w:webHidden/>
          </w:rPr>
          <w:fldChar w:fldCharType="end"/>
        </w:r>
      </w:hyperlink>
    </w:p>
    <w:p w14:paraId="5396613D" w14:textId="77777777" w:rsidR="008863F0" w:rsidRDefault="008863F0">
      <w:pPr>
        <w:pStyle w:val="TOC2"/>
        <w:tabs>
          <w:tab w:val="right" w:leader="dot" w:pos="9679"/>
        </w:tabs>
        <w:rPr>
          <w:rFonts w:asciiTheme="minorHAnsi" w:eastAsiaTheme="minorEastAsia" w:hAnsiTheme="minorHAnsi"/>
          <w:noProof/>
        </w:rPr>
      </w:pPr>
      <w:hyperlink w:anchor="_Toc1490527" w:history="1">
        <w:r w:rsidRPr="00674615">
          <w:rPr>
            <w:rStyle w:val="Hyperlink"/>
            <w:noProof/>
          </w:rPr>
          <w:t>3.2. Potential problems with human upload as a Safe AI</w:t>
        </w:r>
        <w:r>
          <w:rPr>
            <w:noProof/>
            <w:webHidden/>
          </w:rPr>
          <w:tab/>
        </w:r>
        <w:r>
          <w:rPr>
            <w:noProof/>
            <w:webHidden/>
          </w:rPr>
          <w:fldChar w:fldCharType="begin"/>
        </w:r>
        <w:r>
          <w:rPr>
            <w:noProof/>
            <w:webHidden/>
          </w:rPr>
          <w:instrText xml:space="preserve"> PAGEREF _Toc1490527 \h </w:instrText>
        </w:r>
        <w:r>
          <w:rPr>
            <w:noProof/>
            <w:webHidden/>
          </w:rPr>
        </w:r>
        <w:r>
          <w:rPr>
            <w:noProof/>
            <w:webHidden/>
          </w:rPr>
          <w:fldChar w:fldCharType="separate"/>
        </w:r>
        <w:r>
          <w:rPr>
            <w:noProof/>
            <w:webHidden/>
          </w:rPr>
          <w:t>6</w:t>
        </w:r>
        <w:r>
          <w:rPr>
            <w:noProof/>
            <w:webHidden/>
          </w:rPr>
          <w:fldChar w:fldCharType="end"/>
        </w:r>
      </w:hyperlink>
    </w:p>
    <w:p w14:paraId="4B1D38AD" w14:textId="77777777" w:rsidR="008863F0" w:rsidRDefault="008863F0">
      <w:pPr>
        <w:pStyle w:val="TOC2"/>
        <w:tabs>
          <w:tab w:val="right" w:leader="dot" w:pos="9679"/>
        </w:tabs>
        <w:rPr>
          <w:rFonts w:asciiTheme="minorHAnsi" w:eastAsiaTheme="minorEastAsia" w:hAnsiTheme="minorHAnsi"/>
          <w:noProof/>
        </w:rPr>
      </w:pPr>
      <w:hyperlink w:anchor="_Toc1490528" w:history="1">
        <w:r w:rsidRPr="00674615">
          <w:rPr>
            <w:rStyle w:val="Hyperlink"/>
            <w:noProof/>
          </w:rPr>
          <w:t>3.3. Human upload is intrinsically safe against intelligence explosion, but still have many failure modes</w:t>
        </w:r>
        <w:r>
          <w:rPr>
            <w:noProof/>
            <w:webHidden/>
          </w:rPr>
          <w:tab/>
        </w:r>
        <w:r>
          <w:rPr>
            <w:noProof/>
            <w:webHidden/>
          </w:rPr>
          <w:fldChar w:fldCharType="begin"/>
        </w:r>
        <w:r>
          <w:rPr>
            <w:noProof/>
            <w:webHidden/>
          </w:rPr>
          <w:instrText xml:space="preserve"> PAGEREF _Toc1490528 \h </w:instrText>
        </w:r>
        <w:r>
          <w:rPr>
            <w:noProof/>
            <w:webHidden/>
          </w:rPr>
        </w:r>
        <w:r>
          <w:rPr>
            <w:noProof/>
            <w:webHidden/>
          </w:rPr>
          <w:fldChar w:fldCharType="separate"/>
        </w:r>
        <w:r>
          <w:rPr>
            <w:noProof/>
            <w:webHidden/>
          </w:rPr>
          <w:t>8</w:t>
        </w:r>
        <w:r>
          <w:rPr>
            <w:noProof/>
            <w:webHidden/>
          </w:rPr>
          <w:fldChar w:fldCharType="end"/>
        </w:r>
      </w:hyperlink>
    </w:p>
    <w:p w14:paraId="3B1424AE" w14:textId="77777777" w:rsidR="008863F0" w:rsidRDefault="008863F0">
      <w:pPr>
        <w:pStyle w:val="TOC1"/>
        <w:tabs>
          <w:tab w:val="right" w:leader="dot" w:pos="9679"/>
        </w:tabs>
        <w:rPr>
          <w:rFonts w:asciiTheme="minorHAnsi" w:eastAsiaTheme="minorEastAsia" w:hAnsiTheme="minorHAnsi"/>
          <w:noProof/>
        </w:rPr>
      </w:pPr>
      <w:hyperlink w:anchor="_Toc1490529" w:history="1">
        <w:r w:rsidRPr="00674615">
          <w:rPr>
            <w:rStyle w:val="Hyperlink"/>
            <w:noProof/>
          </w:rPr>
          <w:t>4. Different ways to the safe and perfect human upload</w:t>
        </w:r>
        <w:r>
          <w:rPr>
            <w:noProof/>
            <w:webHidden/>
          </w:rPr>
          <w:tab/>
        </w:r>
        <w:r>
          <w:rPr>
            <w:noProof/>
            <w:webHidden/>
          </w:rPr>
          <w:fldChar w:fldCharType="begin"/>
        </w:r>
        <w:r>
          <w:rPr>
            <w:noProof/>
            <w:webHidden/>
          </w:rPr>
          <w:instrText xml:space="preserve"> PAGEREF _Toc1490529 \h </w:instrText>
        </w:r>
        <w:r>
          <w:rPr>
            <w:noProof/>
            <w:webHidden/>
          </w:rPr>
        </w:r>
        <w:r>
          <w:rPr>
            <w:noProof/>
            <w:webHidden/>
          </w:rPr>
          <w:fldChar w:fldCharType="separate"/>
        </w:r>
        <w:r>
          <w:rPr>
            <w:noProof/>
            <w:webHidden/>
          </w:rPr>
          <w:t>9</w:t>
        </w:r>
        <w:r>
          <w:rPr>
            <w:noProof/>
            <w:webHidden/>
          </w:rPr>
          <w:fldChar w:fldCharType="end"/>
        </w:r>
      </w:hyperlink>
    </w:p>
    <w:p w14:paraId="0ED00D44" w14:textId="77777777" w:rsidR="008863F0" w:rsidRDefault="008863F0">
      <w:pPr>
        <w:pStyle w:val="TOC2"/>
        <w:tabs>
          <w:tab w:val="right" w:leader="dot" w:pos="9679"/>
        </w:tabs>
        <w:rPr>
          <w:rFonts w:asciiTheme="minorHAnsi" w:eastAsiaTheme="minorEastAsia" w:hAnsiTheme="minorHAnsi"/>
          <w:noProof/>
        </w:rPr>
      </w:pPr>
      <w:hyperlink w:anchor="_Toc1490530" w:history="1">
        <w:r w:rsidRPr="00674615">
          <w:rPr>
            <w:rStyle w:val="Hyperlink"/>
            <w:noProof/>
          </w:rPr>
          <w:t>HLAI: Functional model of human brain as replacement of full brain scans</w:t>
        </w:r>
        <w:r>
          <w:rPr>
            <w:noProof/>
            <w:webHidden/>
          </w:rPr>
          <w:tab/>
        </w:r>
        <w:r>
          <w:rPr>
            <w:noProof/>
            <w:webHidden/>
          </w:rPr>
          <w:fldChar w:fldCharType="begin"/>
        </w:r>
        <w:r>
          <w:rPr>
            <w:noProof/>
            <w:webHidden/>
          </w:rPr>
          <w:instrText xml:space="preserve"> PAGEREF _Toc1490530 \h </w:instrText>
        </w:r>
        <w:r>
          <w:rPr>
            <w:noProof/>
            <w:webHidden/>
          </w:rPr>
        </w:r>
        <w:r>
          <w:rPr>
            <w:noProof/>
            <w:webHidden/>
          </w:rPr>
          <w:fldChar w:fldCharType="separate"/>
        </w:r>
        <w:r>
          <w:rPr>
            <w:noProof/>
            <w:webHidden/>
          </w:rPr>
          <w:t>9</w:t>
        </w:r>
        <w:r>
          <w:rPr>
            <w:noProof/>
            <w:webHidden/>
          </w:rPr>
          <w:fldChar w:fldCharType="end"/>
        </w:r>
      </w:hyperlink>
    </w:p>
    <w:p w14:paraId="5E99AC50" w14:textId="77777777" w:rsidR="008863F0" w:rsidRDefault="008863F0">
      <w:pPr>
        <w:pStyle w:val="TOC2"/>
        <w:tabs>
          <w:tab w:val="right" w:leader="dot" w:pos="9679"/>
        </w:tabs>
        <w:rPr>
          <w:rFonts w:asciiTheme="minorHAnsi" w:eastAsiaTheme="minorEastAsia" w:hAnsiTheme="minorHAnsi"/>
          <w:noProof/>
        </w:rPr>
      </w:pPr>
      <w:hyperlink w:anchor="_Toc1490531" w:history="1">
        <w:r w:rsidRPr="00674615">
          <w:rPr>
            <w:rStyle w:val="Hyperlink"/>
            <w:noProof/>
          </w:rPr>
          <w:t>Human mind secret is in human training dataset</w:t>
        </w:r>
        <w:r>
          <w:rPr>
            <w:noProof/>
            <w:webHidden/>
          </w:rPr>
          <w:tab/>
        </w:r>
        <w:r>
          <w:rPr>
            <w:noProof/>
            <w:webHidden/>
          </w:rPr>
          <w:fldChar w:fldCharType="begin"/>
        </w:r>
        <w:r>
          <w:rPr>
            <w:noProof/>
            <w:webHidden/>
          </w:rPr>
          <w:instrText xml:space="preserve"> PAGEREF _Toc1490531 \h </w:instrText>
        </w:r>
        <w:r>
          <w:rPr>
            <w:noProof/>
            <w:webHidden/>
          </w:rPr>
        </w:r>
        <w:r>
          <w:rPr>
            <w:noProof/>
            <w:webHidden/>
          </w:rPr>
          <w:fldChar w:fldCharType="separate"/>
        </w:r>
        <w:r>
          <w:rPr>
            <w:noProof/>
            <w:webHidden/>
          </w:rPr>
          <w:t>11</w:t>
        </w:r>
        <w:r>
          <w:rPr>
            <w:noProof/>
            <w:webHidden/>
          </w:rPr>
          <w:fldChar w:fldCharType="end"/>
        </w:r>
      </w:hyperlink>
    </w:p>
    <w:p w14:paraId="48746542" w14:textId="77777777" w:rsidR="008863F0" w:rsidRDefault="008863F0">
      <w:pPr>
        <w:pStyle w:val="TOC2"/>
        <w:tabs>
          <w:tab w:val="right" w:leader="dot" w:pos="9679"/>
        </w:tabs>
        <w:rPr>
          <w:rFonts w:asciiTheme="minorHAnsi" w:eastAsiaTheme="minorEastAsia" w:hAnsiTheme="minorHAnsi"/>
          <w:noProof/>
        </w:rPr>
      </w:pPr>
      <w:hyperlink w:anchor="_Toc1490532" w:history="1">
        <w:r w:rsidRPr="00674615">
          <w:rPr>
            <w:rStyle w:val="Hyperlink"/>
            <w:noProof/>
          </w:rPr>
          <w:t>AI-nafts and AI-president</w:t>
        </w:r>
        <w:r>
          <w:rPr>
            <w:noProof/>
            <w:webHidden/>
          </w:rPr>
          <w:tab/>
        </w:r>
        <w:r>
          <w:rPr>
            <w:noProof/>
            <w:webHidden/>
          </w:rPr>
          <w:fldChar w:fldCharType="begin"/>
        </w:r>
        <w:r>
          <w:rPr>
            <w:noProof/>
            <w:webHidden/>
          </w:rPr>
          <w:instrText xml:space="preserve"> PAGEREF _Toc1490532 \h </w:instrText>
        </w:r>
        <w:r>
          <w:rPr>
            <w:noProof/>
            <w:webHidden/>
          </w:rPr>
        </w:r>
        <w:r>
          <w:rPr>
            <w:noProof/>
            <w:webHidden/>
          </w:rPr>
          <w:fldChar w:fldCharType="separate"/>
        </w:r>
        <w:r>
          <w:rPr>
            <w:noProof/>
            <w:webHidden/>
          </w:rPr>
          <w:t>11</w:t>
        </w:r>
        <w:r>
          <w:rPr>
            <w:noProof/>
            <w:webHidden/>
          </w:rPr>
          <w:fldChar w:fldCharType="end"/>
        </w:r>
      </w:hyperlink>
    </w:p>
    <w:p w14:paraId="345D79E8" w14:textId="77777777" w:rsidR="008863F0" w:rsidRDefault="008863F0">
      <w:pPr>
        <w:pStyle w:val="TOC2"/>
        <w:tabs>
          <w:tab w:val="right" w:leader="dot" w:pos="9679"/>
        </w:tabs>
        <w:rPr>
          <w:rFonts w:asciiTheme="minorHAnsi" w:eastAsiaTheme="minorEastAsia" w:hAnsiTheme="minorHAnsi"/>
          <w:noProof/>
        </w:rPr>
      </w:pPr>
      <w:hyperlink w:anchor="_Toc1490533" w:history="1">
        <w:r w:rsidRPr="00674615">
          <w:rPr>
            <w:rStyle w:val="Hyperlink"/>
            <w:noProof/>
          </w:rPr>
          <w:t>Human-like observer core</w:t>
        </w:r>
        <w:r>
          <w:rPr>
            <w:noProof/>
            <w:webHidden/>
          </w:rPr>
          <w:tab/>
        </w:r>
        <w:r>
          <w:rPr>
            <w:noProof/>
            <w:webHidden/>
          </w:rPr>
          <w:fldChar w:fldCharType="begin"/>
        </w:r>
        <w:r>
          <w:rPr>
            <w:noProof/>
            <w:webHidden/>
          </w:rPr>
          <w:instrText xml:space="preserve"> PAGEREF _Toc1490533 \h </w:instrText>
        </w:r>
        <w:r>
          <w:rPr>
            <w:noProof/>
            <w:webHidden/>
          </w:rPr>
        </w:r>
        <w:r>
          <w:rPr>
            <w:noProof/>
            <w:webHidden/>
          </w:rPr>
          <w:fldChar w:fldCharType="separate"/>
        </w:r>
        <w:r>
          <w:rPr>
            <w:noProof/>
            <w:webHidden/>
          </w:rPr>
          <w:t>13</w:t>
        </w:r>
        <w:r>
          <w:rPr>
            <w:noProof/>
            <w:webHidden/>
          </w:rPr>
          <w:fldChar w:fldCharType="end"/>
        </w:r>
      </w:hyperlink>
    </w:p>
    <w:p w14:paraId="011A8676" w14:textId="77777777" w:rsidR="008863F0" w:rsidRDefault="008863F0">
      <w:pPr>
        <w:pStyle w:val="TOC2"/>
        <w:tabs>
          <w:tab w:val="right" w:leader="dot" w:pos="9679"/>
        </w:tabs>
        <w:rPr>
          <w:rFonts w:asciiTheme="minorHAnsi" w:eastAsiaTheme="minorEastAsia" w:hAnsiTheme="minorHAnsi"/>
          <w:noProof/>
        </w:rPr>
      </w:pPr>
      <w:hyperlink w:anchor="_Toc1490534" w:history="1">
        <w:r w:rsidRPr="00674615">
          <w:rPr>
            <w:rStyle w:val="Hyperlink"/>
            <w:noProof/>
          </w:rPr>
          <w:t>Data driven very large AI</w:t>
        </w:r>
        <w:r>
          <w:rPr>
            <w:noProof/>
            <w:webHidden/>
          </w:rPr>
          <w:tab/>
        </w:r>
        <w:r>
          <w:rPr>
            <w:noProof/>
            <w:webHidden/>
          </w:rPr>
          <w:fldChar w:fldCharType="begin"/>
        </w:r>
        <w:r>
          <w:rPr>
            <w:noProof/>
            <w:webHidden/>
          </w:rPr>
          <w:instrText xml:space="preserve"> PAGEREF _Toc1490534 \h </w:instrText>
        </w:r>
        <w:r>
          <w:rPr>
            <w:noProof/>
            <w:webHidden/>
          </w:rPr>
        </w:r>
        <w:r>
          <w:rPr>
            <w:noProof/>
            <w:webHidden/>
          </w:rPr>
          <w:fldChar w:fldCharType="separate"/>
        </w:r>
        <w:r>
          <w:rPr>
            <w:noProof/>
            <w:webHidden/>
          </w:rPr>
          <w:t>13</w:t>
        </w:r>
        <w:r>
          <w:rPr>
            <w:noProof/>
            <w:webHidden/>
          </w:rPr>
          <w:fldChar w:fldCharType="end"/>
        </w:r>
      </w:hyperlink>
    </w:p>
    <w:p w14:paraId="71A513C9" w14:textId="77777777" w:rsidR="008863F0" w:rsidRDefault="008863F0">
      <w:pPr>
        <w:pStyle w:val="TOC2"/>
        <w:tabs>
          <w:tab w:val="right" w:leader="dot" w:pos="9679"/>
        </w:tabs>
        <w:rPr>
          <w:rFonts w:asciiTheme="minorHAnsi" w:eastAsiaTheme="minorEastAsia" w:hAnsiTheme="minorHAnsi"/>
          <w:noProof/>
        </w:rPr>
      </w:pPr>
      <w:hyperlink w:anchor="_Toc1490535" w:history="1">
        <w:r w:rsidRPr="00674615">
          <w:rPr>
            <w:rStyle w:val="Hyperlink"/>
            <w:noProof/>
          </w:rPr>
          <w:t>BCI and Neuralink; net of self-improving individuals</w:t>
        </w:r>
        <w:r>
          <w:rPr>
            <w:noProof/>
            <w:webHidden/>
          </w:rPr>
          <w:tab/>
        </w:r>
        <w:r>
          <w:rPr>
            <w:noProof/>
            <w:webHidden/>
          </w:rPr>
          <w:fldChar w:fldCharType="begin"/>
        </w:r>
        <w:r>
          <w:rPr>
            <w:noProof/>
            <w:webHidden/>
          </w:rPr>
          <w:instrText xml:space="preserve"> PAGEREF _Toc1490535 \h </w:instrText>
        </w:r>
        <w:r>
          <w:rPr>
            <w:noProof/>
            <w:webHidden/>
          </w:rPr>
        </w:r>
        <w:r>
          <w:rPr>
            <w:noProof/>
            <w:webHidden/>
          </w:rPr>
          <w:fldChar w:fldCharType="separate"/>
        </w:r>
        <w:r>
          <w:rPr>
            <w:noProof/>
            <w:webHidden/>
          </w:rPr>
          <w:t>13</w:t>
        </w:r>
        <w:r>
          <w:rPr>
            <w:noProof/>
            <w:webHidden/>
          </w:rPr>
          <w:fldChar w:fldCharType="end"/>
        </w:r>
      </w:hyperlink>
    </w:p>
    <w:p w14:paraId="64F50BB1" w14:textId="77777777" w:rsidR="008863F0" w:rsidRDefault="008863F0">
      <w:pPr>
        <w:pStyle w:val="TOC2"/>
        <w:tabs>
          <w:tab w:val="right" w:leader="dot" w:pos="9679"/>
        </w:tabs>
        <w:rPr>
          <w:rFonts w:asciiTheme="minorHAnsi" w:eastAsiaTheme="minorEastAsia" w:hAnsiTheme="minorHAnsi"/>
          <w:noProof/>
        </w:rPr>
      </w:pPr>
      <w:hyperlink w:anchor="_Toc1490536" w:history="1">
        <w:r w:rsidRPr="00674615">
          <w:rPr>
            <w:rStyle w:val="Hyperlink"/>
            <w:noProof/>
          </w:rPr>
          <w:t>How to accelerate creation of the uploads?</w:t>
        </w:r>
        <w:r>
          <w:rPr>
            <w:noProof/>
            <w:webHidden/>
          </w:rPr>
          <w:tab/>
        </w:r>
        <w:r>
          <w:rPr>
            <w:noProof/>
            <w:webHidden/>
          </w:rPr>
          <w:fldChar w:fldCharType="begin"/>
        </w:r>
        <w:r>
          <w:rPr>
            <w:noProof/>
            <w:webHidden/>
          </w:rPr>
          <w:instrText xml:space="preserve"> PAGEREF _Toc1490536 \h </w:instrText>
        </w:r>
        <w:r>
          <w:rPr>
            <w:noProof/>
            <w:webHidden/>
          </w:rPr>
        </w:r>
        <w:r>
          <w:rPr>
            <w:noProof/>
            <w:webHidden/>
          </w:rPr>
          <w:fldChar w:fldCharType="separate"/>
        </w:r>
        <w:r>
          <w:rPr>
            <w:noProof/>
            <w:webHidden/>
          </w:rPr>
          <w:t>14</w:t>
        </w:r>
        <w:r>
          <w:rPr>
            <w:noProof/>
            <w:webHidden/>
          </w:rPr>
          <w:fldChar w:fldCharType="end"/>
        </w:r>
      </w:hyperlink>
    </w:p>
    <w:p w14:paraId="27CE6C7B" w14:textId="77777777" w:rsidR="008863F0" w:rsidRDefault="008863F0">
      <w:pPr>
        <w:pStyle w:val="TOC2"/>
        <w:tabs>
          <w:tab w:val="right" w:leader="dot" w:pos="9679"/>
        </w:tabs>
        <w:rPr>
          <w:rFonts w:asciiTheme="minorHAnsi" w:eastAsiaTheme="minorEastAsia" w:hAnsiTheme="minorHAnsi"/>
          <w:noProof/>
        </w:rPr>
      </w:pPr>
      <w:hyperlink w:anchor="_Toc1490537" w:history="1">
        <w:r w:rsidRPr="00674615">
          <w:rPr>
            <w:rStyle w:val="Hyperlink"/>
            <w:noProof/>
          </w:rPr>
          <w:t>Narrow way between human upload and neuromorphic AI</w:t>
        </w:r>
        <w:r>
          <w:rPr>
            <w:noProof/>
            <w:webHidden/>
          </w:rPr>
          <w:tab/>
        </w:r>
        <w:r>
          <w:rPr>
            <w:noProof/>
            <w:webHidden/>
          </w:rPr>
          <w:fldChar w:fldCharType="begin"/>
        </w:r>
        <w:r>
          <w:rPr>
            <w:noProof/>
            <w:webHidden/>
          </w:rPr>
          <w:instrText xml:space="preserve"> PAGEREF _Toc1490537 \h </w:instrText>
        </w:r>
        <w:r>
          <w:rPr>
            <w:noProof/>
            <w:webHidden/>
          </w:rPr>
        </w:r>
        <w:r>
          <w:rPr>
            <w:noProof/>
            <w:webHidden/>
          </w:rPr>
          <w:fldChar w:fldCharType="separate"/>
        </w:r>
        <w:r>
          <w:rPr>
            <w:noProof/>
            <w:webHidden/>
          </w:rPr>
          <w:t>14</w:t>
        </w:r>
        <w:r>
          <w:rPr>
            <w:noProof/>
            <w:webHidden/>
          </w:rPr>
          <w:fldChar w:fldCharType="end"/>
        </w:r>
      </w:hyperlink>
    </w:p>
    <w:p w14:paraId="352462BB" w14:textId="77777777" w:rsidR="008863F0" w:rsidRDefault="008863F0">
      <w:pPr>
        <w:pStyle w:val="TOC2"/>
        <w:tabs>
          <w:tab w:val="right" w:leader="dot" w:pos="9679"/>
        </w:tabs>
        <w:rPr>
          <w:rFonts w:asciiTheme="minorHAnsi" w:eastAsiaTheme="minorEastAsia" w:hAnsiTheme="minorHAnsi"/>
          <w:noProof/>
        </w:rPr>
      </w:pPr>
      <w:hyperlink w:anchor="_Toc1490538" w:history="1">
        <w:r w:rsidRPr="00674615">
          <w:rPr>
            <w:rStyle w:val="Hyperlink"/>
            <w:noProof/>
          </w:rPr>
          <w:t>Combining human uploads and NSI-AI approaches</w:t>
        </w:r>
        <w:r>
          <w:rPr>
            <w:noProof/>
            <w:webHidden/>
          </w:rPr>
          <w:tab/>
        </w:r>
        <w:r>
          <w:rPr>
            <w:noProof/>
            <w:webHidden/>
          </w:rPr>
          <w:fldChar w:fldCharType="begin"/>
        </w:r>
        <w:r>
          <w:rPr>
            <w:noProof/>
            <w:webHidden/>
          </w:rPr>
          <w:instrText xml:space="preserve"> PAGEREF _Toc1490538 \h </w:instrText>
        </w:r>
        <w:r>
          <w:rPr>
            <w:noProof/>
            <w:webHidden/>
          </w:rPr>
        </w:r>
        <w:r>
          <w:rPr>
            <w:noProof/>
            <w:webHidden/>
          </w:rPr>
          <w:fldChar w:fldCharType="separate"/>
        </w:r>
        <w:r>
          <w:rPr>
            <w:noProof/>
            <w:webHidden/>
          </w:rPr>
          <w:t>15</w:t>
        </w:r>
        <w:r>
          <w:rPr>
            <w:noProof/>
            <w:webHidden/>
          </w:rPr>
          <w:fldChar w:fldCharType="end"/>
        </w:r>
      </w:hyperlink>
    </w:p>
    <w:p w14:paraId="4FEC74AD" w14:textId="77777777" w:rsidR="008863F0" w:rsidRDefault="008863F0">
      <w:pPr>
        <w:pStyle w:val="TOC2"/>
        <w:tabs>
          <w:tab w:val="right" w:leader="dot" w:pos="9679"/>
        </w:tabs>
        <w:rPr>
          <w:rFonts w:asciiTheme="minorHAnsi" w:eastAsiaTheme="minorEastAsia" w:hAnsiTheme="minorHAnsi"/>
          <w:noProof/>
        </w:rPr>
      </w:pPr>
      <w:hyperlink w:anchor="_Toc1490539" w:history="1">
        <w:r w:rsidRPr="00674615">
          <w:rPr>
            <w:rStyle w:val="Hyperlink"/>
            <w:noProof/>
          </w:rPr>
          <w:t>Narrow AI for human upload scaffolding</w:t>
        </w:r>
        <w:r>
          <w:rPr>
            <w:noProof/>
            <w:webHidden/>
          </w:rPr>
          <w:tab/>
        </w:r>
        <w:r>
          <w:rPr>
            <w:noProof/>
            <w:webHidden/>
          </w:rPr>
          <w:fldChar w:fldCharType="begin"/>
        </w:r>
        <w:r>
          <w:rPr>
            <w:noProof/>
            <w:webHidden/>
          </w:rPr>
          <w:instrText xml:space="preserve"> PAGEREF _Toc1490539 \h </w:instrText>
        </w:r>
        <w:r>
          <w:rPr>
            <w:noProof/>
            <w:webHidden/>
          </w:rPr>
        </w:r>
        <w:r>
          <w:rPr>
            <w:noProof/>
            <w:webHidden/>
          </w:rPr>
          <w:fldChar w:fldCharType="separate"/>
        </w:r>
        <w:r>
          <w:rPr>
            <w:noProof/>
            <w:webHidden/>
          </w:rPr>
          <w:t>16</w:t>
        </w:r>
        <w:r>
          <w:rPr>
            <w:noProof/>
            <w:webHidden/>
          </w:rPr>
          <w:fldChar w:fldCharType="end"/>
        </w:r>
      </w:hyperlink>
    </w:p>
    <w:p w14:paraId="3D44FB65" w14:textId="77777777" w:rsidR="008863F0" w:rsidRDefault="008863F0">
      <w:pPr>
        <w:pStyle w:val="TOC2"/>
        <w:tabs>
          <w:tab w:val="right" w:leader="dot" w:pos="9679"/>
        </w:tabs>
        <w:rPr>
          <w:rFonts w:asciiTheme="minorHAnsi" w:eastAsiaTheme="minorEastAsia" w:hAnsiTheme="minorHAnsi"/>
          <w:noProof/>
        </w:rPr>
      </w:pPr>
      <w:hyperlink w:anchor="_Toc1490540" w:history="1">
        <w:r w:rsidRPr="00674615">
          <w:rPr>
            <w:rStyle w:val="Hyperlink"/>
            <w:noProof/>
          </w:rPr>
          <w:t>Combining human uploads and NSI-AI approaches</w:t>
        </w:r>
        <w:r>
          <w:rPr>
            <w:noProof/>
            <w:webHidden/>
          </w:rPr>
          <w:tab/>
        </w:r>
        <w:r>
          <w:rPr>
            <w:noProof/>
            <w:webHidden/>
          </w:rPr>
          <w:fldChar w:fldCharType="begin"/>
        </w:r>
        <w:r>
          <w:rPr>
            <w:noProof/>
            <w:webHidden/>
          </w:rPr>
          <w:instrText xml:space="preserve"> PAGEREF _Toc1490540 \h </w:instrText>
        </w:r>
        <w:r>
          <w:rPr>
            <w:noProof/>
            <w:webHidden/>
          </w:rPr>
        </w:r>
        <w:r>
          <w:rPr>
            <w:noProof/>
            <w:webHidden/>
          </w:rPr>
          <w:fldChar w:fldCharType="separate"/>
        </w:r>
        <w:r>
          <w:rPr>
            <w:noProof/>
            <w:webHidden/>
          </w:rPr>
          <w:t>16</w:t>
        </w:r>
        <w:r>
          <w:rPr>
            <w:noProof/>
            <w:webHidden/>
          </w:rPr>
          <w:fldChar w:fldCharType="end"/>
        </w:r>
      </w:hyperlink>
    </w:p>
    <w:p w14:paraId="1A6D36C6" w14:textId="77777777" w:rsidR="008863F0" w:rsidRDefault="008863F0">
      <w:pPr>
        <w:pStyle w:val="TOC1"/>
        <w:tabs>
          <w:tab w:val="right" w:leader="dot" w:pos="9679"/>
        </w:tabs>
        <w:rPr>
          <w:rFonts w:asciiTheme="minorHAnsi" w:eastAsiaTheme="minorEastAsia" w:hAnsiTheme="minorHAnsi"/>
          <w:noProof/>
        </w:rPr>
      </w:pPr>
      <w:hyperlink w:anchor="_Toc1490541" w:history="1">
        <w:r w:rsidRPr="00674615">
          <w:rPr>
            <w:rStyle w:val="Hyperlink"/>
            <w:noProof/>
          </w:rPr>
          <w:t>7. Conclusion.</w:t>
        </w:r>
        <w:r>
          <w:rPr>
            <w:noProof/>
            <w:webHidden/>
          </w:rPr>
          <w:tab/>
        </w:r>
        <w:r>
          <w:rPr>
            <w:noProof/>
            <w:webHidden/>
          </w:rPr>
          <w:fldChar w:fldCharType="begin"/>
        </w:r>
        <w:r>
          <w:rPr>
            <w:noProof/>
            <w:webHidden/>
          </w:rPr>
          <w:instrText xml:space="preserve"> PAGEREF _Toc1490541 \h </w:instrText>
        </w:r>
        <w:r>
          <w:rPr>
            <w:noProof/>
            <w:webHidden/>
          </w:rPr>
        </w:r>
        <w:r>
          <w:rPr>
            <w:noProof/>
            <w:webHidden/>
          </w:rPr>
          <w:fldChar w:fldCharType="separate"/>
        </w:r>
        <w:r>
          <w:rPr>
            <w:noProof/>
            <w:webHidden/>
          </w:rPr>
          <w:t>17</w:t>
        </w:r>
        <w:r>
          <w:rPr>
            <w:noProof/>
            <w:webHidden/>
          </w:rPr>
          <w:fldChar w:fldCharType="end"/>
        </w:r>
      </w:hyperlink>
    </w:p>
    <w:p w14:paraId="6ADAFEAD" w14:textId="77777777" w:rsidR="008863F0" w:rsidRDefault="008863F0">
      <w:pPr>
        <w:pStyle w:val="TOC1"/>
        <w:tabs>
          <w:tab w:val="right" w:leader="dot" w:pos="9679"/>
        </w:tabs>
        <w:rPr>
          <w:rFonts w:asciiTheme="minorHAnsi" w:eastAsiaTheme="minorEastAsia" w:hAnsiTheme="minorHAnsi"/>
          <w:noProof/>
        </w:rPr>
      </w:pPr>
      <w:hyperlink w:anchor="_Toc1490542" w:history="1">
        <w:r w:rsidRPr="00674615">
          <w:rPr>
            <w:rStyle w:val="Hyperlink"/>
            <w:noProof/>
          </w:rPr>
          <w:t>References</w:t>
        </w:r>
        <w:r>
          <w:rPr>
            <w:noProof/>
            <w:webHidden/>
          </w:rPr>
          <w:tab/>
        </w:r>
        <w:r>
          <w:rPr>
            <w:noProof/>
            <w:webHidden/>
          </w:rPr>
          <w:fldChar w:fldCharType="begin"/>
        </w:r>
        <w:r>
          <w:rPr>
            <w:noProof/>
            <w:webHidden/>
          </w:rPr>
          <w:instrText xml:space="preserve"> PAGEREF _Toc1490542 \h </w:instrText>
        </w:r>
        <w:r>
          <w:rPr>
            <w:noProof/>
            <w:webHidden/>
          </w:rPr>
        </w:r>
        <w:r>
          <w:rPr>
            <w:noProof/>
            <w:webHidden/>
          </w:rPr>
          <w:fldChar w:fldCharType="separate"/>
        </w:r>
        <w:r>
          <w:rPr>
            <w:noProof/>
            <w:webHidden/>
          </w:rPr>
          <w:t>17</w:t>
        </w:r>
        <w:r>
          <w:rPr>
            <w:noProof/>
            <w:webHidden/>
          </w:rPr>
          <w:fldChar w:fldCharType="end"/>
        </w:r>
      </w:hyperlink>
    </w:p>
    <w:p w14:paraId="4E662083" w14:textId="77777777" w:rsidR="00DE0CA5" w:rsidRPr="00DE0CA5" w:rsidRDefault="008863F0" w:rsidP="00285849">
      <w:pPr>
        <w:widowControl w:val="0"/>
        <w:autoSpaceDE w:val="0"/>
        <w:autoSpaceDN w:val="0"/>
        <w:adjustRightInd w:val="0"/>
        <w:spacing w:line="280" w:lineRule="atLeast"/>
        <w:jc w:val="both"/>
        <w:rPr>
          <w:rFonts w:cs="Calibri"/>
        </w:rPr>
      </w:pPr>
      <w:r>
        <w:rPr>
          <w:rFonts w:cs="Calibri"/>
        </w:rPr>
        <w:fldChar w:fldCharType="end"/>
      </w:r>
    </w:p>
    <w:p w14:paraId="08CE1EDF" w14:textId="77777777" w:rsidR="005167D0" w:rsidRPr="00DE0CA5" w:rsidRDefault="005167D0" w:rsidP="00285849">
      <w:pPr>
        <w:widowControl w:val="0"/>
        <w:autoSpaceDE w:val="0"/>
        <w:autoSpaceDN w:val="0"/>
        <w:adjustRightInd w:val="0"/>
        <w:spacing w:line="280" w:lineRule="atLeast"/>
        <w:jc w:val="both"/>
        <w:rPr>
          <w:rStyle w:val="SubtleEmphasis"/>
        </w:rPr>
      </w:pPr>
    </w:p>
    <w:p w14:paraId="0A113DEE" w14:textId="69149FBF" w:rsidR="00A77875" w:rsidRPr="000714B2" w:rsidRDefault="00A77875" w:rsidP="000714B2">
      <w:pPr>
        <w:pStyle w:val="Heading1"/>
        <w:jc w:val="both"/>
        <w:rPr>
          <w:rFonts w:ascii="Latin Modern Roman 10" w:hAnsi="Latin Modern Roman 10"/>
        </w:rPr>
      </w:pPr>
      <w:bookmarkStart w:id="0" w:name="_Toc510798237"/>
      <w:bookmarkStart w:id="1" w:name="_Toc1490521"/>
      <w:r w:rsidRPr="00DE0CA5">
        <w:rPr>
          <w:rFonts w:ascii="Latin Modern Roman 10" w:hAnsi="Latin Modern Roman 10"/>
        </w:rPr>
        <w:t>1.</w:t>
      </w:r>
      <w:r w:rsidR="002462CB" w:rsidRPr="00DE0CA5">
        <w:rPr>
          <w:rFonts w:ascii="Latin Modern Roman 10" w:hAnsi="Latin Modern Roman 10"/>
        </w:rPr>
        <w:t>Introduction</w:t>
      </w:r>
      <w:bookmarkEnd w:id="0"/>
      <w:bookmarkEnd w:id="1"/>
    </w:p>
    <w:p w14:paraId="7BD06F1F" w14:textId="0205F067" w:rsidR="006751C3" w:rsidRDefault="007566AD" w:rsidP="00224D14">
      <w:pPr>
        <w:widowControl w:val="0"/>
        <w:autoSpaceDE w:val="0"/>
        <w:autoSpaceDN w:val="0"/>
        <w:adjustRightInd w:val="0"/>
        <w:spacing w:line="280" w:lineRule="atLeast"/>
        <w:ind w:firstLine="720"/>
        <w:jc w:val="both"/>
        <w:rPr>
          <w:rFonts w:cs="Times"/>
        </w:rPr>
      </w:pPr>
      <w:r>
        <w:rPr>
          <w:rFonts w:cs="Times"/>
        </w:rPr>
        <w:t xml:space="preserve">This article is pessimistic. It assumes that there is no way to create safe benevolent self-improving superintelligence, and the only way to escape its creation is implementation of some form of limited AI, which will work as a Global AI Nanny, controlling and preventing dangerous AIs appearance as wells as other global risks. </w:t>
      </w:r>
    </w:p>
    <w:p w14:paraId="4822CE4F" w14:textId="21CCFEEC" w:rsidR="00224D14" w:rsidRDefault="00224D14" w:rsidP="00224D14">
      <w:pPr>
        <w:widowControl w:val="0"/>
        <w:autoSpaceDE w:val="0"/>
        <w:autoSpaceDN w:val="0"/>
        <w:adjustRightInd w:val="0"/>
        <w:spacing w:line="280" w:lineRule="atLeast"/>
        <w:ind w:firstLine="720"/>
        <w:jc w:val="both"/>
        <w:rPr>
          <w:rFonts w:cs="Times"/>
        </w:rPr>
      </w:pPr>
      <w:r>
        <w:rPr>
          <w:rFonts w:cs="Times"/>
        </w:rPr>
        <w:t xml:space="preserve">The idea of AI Nanny was suggested by </w:t>
      </w:r>
      <w:proofErr w:type="spellStart"/>
      <w:r>
        <w:rPr>
          <w:rFonts w:cs="Times"/>
        </w:rPr>
        <w:t>Goertzel</w:t>
      </w:r>
      <w:proofErr w:type="spellEnd"/>
      <w:r>
        <w:rPr>
          <w:rFonts w:cs="Times"/>
        </w:rPr>
        <w:t xml:space="preserve">. I explored its levels of realization in </w:t>
      </w:r>
      <w:r w:rsidR="002F0DED">
        <w:rPr>
          <w:rFonts w:cs="Times"/>
        </w:rPr>
        <w:fldChar w:fldCharType="begin"/>
      </w:r>
      <w:r w:rsidR="00C05F7C">
        <w:rPr>
          <w:rFonts w:cs="Times"/>
        </w:rPr>
        <w:instrText xml:space="preserve"> ADDIN ZOTERO_ITEM CSL_CITATION {"citationID":"a1u870lhbua","properties":{"formattedCitation":"(Turchin &amp; Denkenberger, 2017a)","plainCitation":"(Turchin &amp; Denkenberger, 2017a)","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2F0DED">
        <w:rPr>
          <w:rFonts w:cs="Times"/>
        </w:rPr>
        <w:fldChar w:fldCharType="separate"/>
      </w:r>
      <w:r w:rsidR="00C05F7C">
        <w:rPr>
          <w:rFonts w:cs="Times"/>
          <w:noProof/>
        </w:rPr>
        <w:t>(Turchin &amp; Denkenberger, 2017a)</w:t>
      </w:r>
      <w:r w:rsidR="002F0DED">
        <w:rPr>
          <w:rFonts w:cs="Times"/>
        </w:rPr>
        <w:fldChar w:fldCharType="end"/>
      </w:r>
      <w:r w:rsidR="00C05F7C">
        <w:rPr>
          <w:rFonts w:cs="Times"/>
        </w:rPr>
        <w:t>, where 4 levels were suggested: based on global surveillance, neural net’s based global brain, net of narrow AI as AI police and mild form of superintelligence.</w:t>
      </w:r>
      <w:r w:rsidR="00E317B7">
        <w:rPr>
          <w:rFonts w:cs="Times"/>
        </w:rPr>
        <w:t xml:space="preserve"> However, AI Nanny</w:t>
      </w:r>
      <w:r w:rsidR="008602FD">
        <w:rPr>
          <w:rFonts w:cs="Times"/>
        </w:rPr>
        <w:t xml:space="preserve"> need not to be superintelligent itself, or all the same control problems will appear. </w:t>
      </w:r>
    </w:p>
    <w:p w14:paraId="41EAB8CB" w14:textId="46374C5A" w:rsidR="008602FD" w:rsidRDefault="008602FD" w:rsidP="00224D14">
      <w:pPr>
        <w:widowControl w:val="0"/>
        <w:autoSpaceDE w:val="0"/>
        <w:autoSpaceDN w:val="0"/>
        <w:adjustRightInd w:val="0"/>
        <w:spacing w:line="280" w:lineRule="atLeast"/>
        <w:ind w:firstLine="720"/>
        <w:jc w:val="both"/>
        <w:rPr>
          <w:rFonts w:cs="Times"/>
        </w:rPr>
      </w:pPr>
      <w:r>
        <w:rPr>
          <w:rFonts w:cs="Times"/>
        </w:rPr>
        <w:t xml:space="preserve">In this article, we will explore the ways how idea to non-superintelligent AI Nanny which could provide non-perfect but workable solution for the global AI safety problem, which could be probably done by some combination non-perfect human uploads, human </w:t>
      </w:r>
      <w:r>
        <w:rPr>
          <w:rFonts w:cs="Times"/>
        </w:rPr>
        <w:lastRenderedPageBreak/>
        <w:t>augmentation, organizational superintelligence and Narrow AI.</w:t>
      </w:r>
    </w:p>
    <w:p w14:paraId="7D7EF626" w14:textId="5D7DBA90" w:rsidR="00224D14" w:rsidRDefault="00224D14" w:rsidP="00224D14">
      <w:pPr>
        <w:widowControl w:val="0"/>
        <w:autoSpaceDE w:val="0"/>
        <w:autoSpaceDN w:val="0"/>
        <w:adjustRightInd w:val="0"/>
        <w:spacing w:line="280" w:lineRule="atLeast"/>
        <w:ind w:firstLine="720"/>
        <w:jc w:val="both"/>
        <w:rPr>
          <w:rFonts w:cs="Times"/>
        </w:rPr>
      </w:pPr>
      <w:r>
        <w:rPr>
          <w:rFonts w:cs="Times"/>
        </w:rPr>
        <w:t>The idea of using human uploads or human augmentation as some form of limited and safer AI has been suggested by several authors</w:t>
      </w:r>
      <w:r w:rsidR="004B450B">
        <w:rPr>
          <w:rFonts w:cs="Times"/>
        </w:rPr>
        <w:t xml:space="preserve"> </w:t>
      </w:r>
      <w:r w:rsidR="004B450B">
        <w:rPr>
          <w:rFonts w:cs="Times"/>
        </w:rPr>
        <w:fldChar w:fldCharType="begin"/>
      </w:r>
      <w:r w:rsidR="000B64BA">
        <w:rPr>
          <w:rFonts w:cs="Times"/>
        </w:rPr>
        <w:instrText xml:space="preserve"> ADDIN ZOTERO_ITEM CSL_CITATION {"citationID":"afitl0jfs5","properties":{"formattedCitation":"(Hanson, 2016)","plainCitation":"(Hanson, 2016)"},"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4B450B">
        <w:rPr>
          <w:rFonts w:cs="Times"/>
        </w:rPr>
        <w:fldChar w:fldCharType="separate"/>
      </w:r>
      <w:r w:rsidR="000B64BA">
        <w:rPr>
          <w:rFonts w:cs="Times"/>
          <w:noProof/>
        </w:rPr>
        <w:t>(Hanson, 2016)</w:t>
      </w:r>
      <w:r w:rsidR="004B450B">
        <w:rPr>
          <w:rFonts w:cs="Times"/>
        </w:rPr>
        <w:fldChar w:fldCharType="end"/>
      </w:r>
      <w:r w:rsidR="000B64BA">
        <w:rPr>
          <w:rFonts w:cs="Times"/>
        </w:rPr>
        <w:t xml:space="preserve">, </w:t>
      </w:r>
      <w:r w:rsidR="000B64BA">
        <w:rPr>
          <w:rFonts w:cs="Times"/>
        </w:rPr>
        <w:fldChar w:fldCharType="begin"/>
      </w:r>
      <w:r w:rsidR="000B64BA">
        <w:rPr>
          <w:rFonts w:cs="Times"/>
        </w:rPr>
        <w:instrText xml:space="preserve"> ADDIN ZOTERO_ITEM CSL_CITATION {"citationID":"a1okadsgf21","properties":{"formattedCitation":"(Kelley &amp; Waser, 2016)","plainCitation":"(Kelley &amp; Waser, 2016)"},"citationItems":[{"id":3566,"uris":["http://zotero.org/users/3736454/items/QGUBTHHE"],"uri":["http://zotero.org/users/3736454/items/QGUBTHHE"],"itemData":{"id":3566,"type":"article-journal","title":"Implementing a Seed Safe/Moral Motivational System with the Independent Core Observer Model (ICOM)","container-title":"Procedia Computer Science","page":"125-130","volume":"88","DOI":"10.1016/j.procs.2016.07.415","author":[{"family":"Kelley","given":"D.J."},{"family":"Waser","given":"M.R."}],"issued":{"date-parts":[["2016"]]}}}],"schema":"https://github.com/citation-style-language/schema/raw/master/csl-citation.json"} </w:instrText>
      </w:r>
      <w:r w:rsidR="000B64BA">
        <w:rPr>
          <w:rFonts w:cs="Times"/>
        </w:rPr>
        <w:fldChar w:fldCharType="separate"/>
      </w:r>
      <w:r w:rsidR="000B64BA">
        <w:rPr>
          <w:rFonts w:cs="Times"/>
          <w:noProof/>
        </w:rPr>
        <w:t>(Kelley &amp; Waser, 2016)</w:t>
      </w:r>
      <w:r w:rsidR="000B64BA">
        <w:rPr>
          <w:rFonts w:cs="Times"/>
        </w:rPr>
        <w:fldChar w:fldCharType="end"/>
      </w:r>
      <w:r w:rsidR="000714B2">
        <w:rPr>
          <w:rFonts w:cs="Times"/>
        </w:rPr>
        <w:t xml:space="preserve"> </w:t>
      </w:r>
      <w:r w:rsidR="000714B2">
        <w:rPr>
          <w:rFonts w:cs="Times"/>
        </w:rPr>
        <w:fldChar w:fldCharType="begin"/>
      </w:r>
      <w:r w:rsidR="000714B2">
        <w:rPr>
          <w:rFonts w:cs="Times"/>
        </w:rPr>
        <w:instrText xml:space="preserve"> ADDIN ZOTERO_ITEM CSL_CITATION {"citationID":"a24ucsj229k","properties":{"formattedCitation":"(Eth, 2017)","plainCitation":"(Eth, 2017)"},"citationItems":[{"id":7695,"uris":["http://zotero.org/users/3736454/items/PJPWXF5R"],"uri":["http://zotero.org/users/3736454/items/PJPWXF5R"],"itemData":{"id":7695,"type":"article-journal","title":"The Technological Landscape Affecting Artificial General Intelligence and the Importance of Nanoscale Neural Probes","container-title":"Informatica","volume":"41","issue":"4","source":"Google Scholar","author":[{"family":"Eth","given":"Daniel"}],"issued":{"date-parts":[["2017"]]}}}],"schema":"https://github.com/citation-style-language/schema/raw/master/csl-citation.json"} </w:instrText>
      </w:r>
      <w:r w:rsidR="000714B2">
        <w:rPr>
          <w:rFonts w:cs="Times"/>
        </w:rPr>
        <w:fldChar w:fldCharType="separate"/>
      </w:r>
      <w:r w:rsidR="000714B2">
        <w:rPr>
          <w:rFonts w:cs="Times"/>
          <w:noProof/>
        </w:rPr>
        <w:t>(Eth, 2017)</w:t>
      </w:r>
      <w:r w:rsidR="000714B2">
        <w:rPr>
          <w:rFonts w:cs="Times"/>
        </w:rPr>
        <w:fldChar w:fldCharType="end"/>
      </w:r>
      <w:r w:rsidR="000714B2">
        <w:rPr>
          <w:rFonts w:cs="Times"/>
        </w:rPr>
        <w:t xml:space="preserve">, </w:t>
      </w:r>
      <w:r w:rsidR="000714B2">
        <w:rPr>
          <w:rFonts w:cs="Times"/>
        </w:rPr>
        <w:fldChar w:fldCharType="begin"/>
      </w:r>
      <w:r w:rsidR="000714B2">
        <w:rPr>
          <w:rFonts w:cs="Times"/>
        </w:rPr>
        <w:instrText xml:space="preserve"> ADDIN ZOTERO_ITEM CSL_CITATION {"citationID":"a7gdpvhmm","properties":{"formattedCitation":"(Sotala &amp; Valpola, 2012)","plainCitation":"(Sotala &amp; Valpola, 2012)"},"citationItems":[{"id":2888,"uris":["http://zotero.org/users/3736454/items/WWHD8WCP"],"uri":["http://zotero.org/users/3736454/items/WWHD8WCP"],"itemData":{"id":2888,"type":"article-journal","title":"Coalescing minds: brain uploading-related group mind scenarios","container-title":"International Journal of Machine Consciousness","page":"293-312","volume":"4","issue":"01","ISSN":"1793-8430","journalAbbreviation":"International Journal of Machine Consciousness","author":[{"family":"Sotala","given":"K"},{"family":"Valpola","given":"Harri"}],"issued":{"date-parts":[["2012"]]}}}],"schema":"https://github.com/citation-style-language/schema/raw/master/csl-citation.json"} </w:instrText>
      </w:r>
      <w:r w:rsidR="000714B2">
        <w:rPr>
          <w:rFonts w:cs="Times"/>
        </w:rPr>
        <w:fldChar w:fldCharType="separate"/>
      </w:r>
      <w:r w:rsidR="000714B2">
        <w:rPr>
          <w:rFonts w:cs="Times"/>
          <w:noProof/>
        </w:rPr>
        <w:t>(Sotala &amp; Valpola, 2012)</w:t>
      </w:r>
      <w:r w:rsidR="000714B2">
        <w:rPr>
          <w:rFonts w:cs="Times"/>
        </w:rPr>
        <w:fldChar w:fldCharType="end"/>
      </w:r>
      <w:r w:rsidR="000714B2">
        <w:rPr>
          <w:rFonts w:cs="Times"/>
        </w:rPr>
        <w:t xml:space="preserve">, </w:t>
      </w:r>
      <w:r w:rsidR="00F34E85">
        <w:rPr>
          <w:rFonts w:cs="Times"/>
        </w:rPr>
        <w:fldChar w:fldCharType="begin"/>
      </w:r>
      <w:r w:rsidR="00F34E85">
        <w:rPr>
          <w:rFonts w:cs="Times"/>
        </w:rPr>
        <w:instrText xml:space="preserve"> ADDIN ZOTERO_ITEM CSL_CITATION {"citationID":"a2ap8osraoj","properties":{"formattedCitation":"(Salamon &amp; Shulman, 2011)","plainCitation":"(Salamon &amp; Shulman, 2011)"},"citationItems":[{"id":7622,"uris":["http://zotero.org/users/3736454/items/9IBGNAKL"],"uri":["http://zotero.org/users/3736454/items/9IBGNAKL"],"itemData":{"id":7622,"type":"article","title":"Whole Brain Emulation, as a platform for creating safe AGI","publisher":"MIRI","URL":"http://slideplayer.com/slide/6079210/","author":[{"family":"Salamon","given":"A."},{"family":"Shulman","given":"C."}],"issued":{"date-parts":[["2011"]]}}}],"schema":"https://github.com/citation-style-language/schema/raw/master/csl-citation.json"} </w:instrText>
      </w:r>
      <w:r w:rsidR="00F34E85">
        <w:rPr>
          <w:rFonts w:cs="Times"/>
        </w:rPr>
        <w:fldChar w:fldCharType="separate"/>
      </w:r>
      <w:r w:rsidR="00F34E85">
        <w:rPr>
          <w:rFonts w:cs="Times"/>
          <w:noProof/>
        </w:rPr>
        <w:t>(Salamon &amp; Shulman, 2011)</w:t>
      </w:r>
      <w:r w:rsidR="00F34E85">
        <w:rPr>
          <w:rFonts w:cs="Times"/>
        </w:rPr>
        <w:fldChar w:fldCharType="end"/>
      </w:r>
      <w:r w:rsidR="00C765F2">
        <w:rPr>
          <w:rFonts w:cs="Times"/>
        </w:rPr>
        <w:t xml:space="preserve">, </w:t>
      </w:r>
      <w:r w:rsidR="00C765F2">
        <w:rPr>
          <w:rFonts w:cs="Times"/>
        </w:rPr>
        <w:fldChar w:fldCharType="begin"/>
      </w:r>
      <w:r w:rsidR="00C765F2">
        <w:rPr>
          <w:rFonts w:cs="Times"/>
        </w:rPr>
        <w:instrText xml:space="preserve"> ADDIN ZOTERO_ITEM CSL_CITATION {"citationID":"arts0dbdi","properties":{"formattedCitation":"(Mennen, 2016)","plainCitation":"(Mennen, 2016)","noteIndex":0},"citationItems":[{"id":7750,"uris":["http://zotero.org/users/3736454/items/F3CIS6HZ"],"uri":["http://zotero.org/users/3736454/items/F3CIS6HZ"],"itemData":{"id":7750,"type":"webpage","title":"Superintelligence via whole brain emulation","abstract":"Most planning around AI risk seems to start from the premise that superintelligence will come from de novo AGI before whole brain emulation","URL":"/posts/jMKZKc2GiFGegRXvN/superintelligence-via-whole-brain-emulation","author":[{"family":"Mennen","given":"A."}],"issued":{"date-parts":[["2016"]]},"accessed":{"date-parts":[["2018",3,25]]}}}],"schema":"https://github.com/citation-style-language/schema/raw/master/csl-citation.json"} </w:instrText>
      </w:r>
      <w:r w:rsidR="00C765F2">
        <w:rPr>
          <w:rFonts w:cs="Times"/>
        </w:rPr>
        <w:fldChar w:fldCharType="separate"/>
      </w:r>
      <w:r w:rsidR="00C765F2">
        <w:rPr>
          <w:rFonts w:cs="Times"/>
          <w:noProof/>
        </w:rPr>
        <w:t>(Mennen, 2016)</w:t>
      </w:r>
      <w:r w:rsidR="00C765F2">
        <w:rPr>
          <w:rFonts w:cs="Times"/>
        </w:rPr>
        <w:fldChar w:fldCharType="end"/>
      </w:r>
      <w:r w:rsidR="008602FD">
        <w:rPr>
          <w:rFonts w:cs="Times"/>
        </w:rPr>
        <w:t>, but it has some theoretical and practical difficulties.</w:t>
      </w:r>
    </w:p>
    <w:p w14:paraId="1A227FB8" w14:textId="34844D59" w:rsidR="000B64BA" w:rsidRDefault="00B54F03" w:rsidP="00224D14">
      <w:pPr>
        <w:widowControl w:val="0"/>
        <w:autoSpaceDE w:val="0"/>
        <w:autoSpaceDN w:val="0"/>
        <w:adjustRightInd w:val="0"/>
        <w:spacing w:line="280" w:lineRule="atLeast"/>
        <w:ind w:firstLine="720"/>
        <w:jc w:val="both"/>
        <w:rPr>
          <w:rFonts w:cs="Times"/>
        </w:rPr>
      </w:pPr>
      <w:r>
        <w:rPr>
          <w:rFonts w:cs="Times"/>
        </w:rPr>
        <w:t xml:space="preserve">To solve AI Safety we will apply the theory complex problems soling created by </w:t>
      </w:r>
      <w:r w:rsidR="00441F03">
        <w:rPr>
          <w:rFonts w:cs="Times"/>
        </w:rPr>
        <w:fldChar w:fldCharType="begin"/>
      </w:r>
      <w:r w:rsidR="000A31C7">
        <w:rPr>
          <w:rFonts w:cs="Times"/>
        </w:rPr>
        <w:instrText xml:space="preserve"> ADDIN ZOTERO_ITEM CSL_CITATION {"citationID":"a297loedj8q","properties":{"formattedCitation":"(Altshuller, 1999)","plainCitation":"(Altshuller, 1999)","noteIndex":0},"citationItems":[{"id":7755,"uris":["http://zotero.org/users/3736454/items/RGYTR6X9"],"uri":["http://zotero.org/users/3736454/items/RGYTR6X9"],"itemData":{"id":7755,"type":"book","title":"The innovation algorithm: TRIZ, systematic innovation and technical creativity","publisher":"Technical Innovation Center, Inc.","source":"Google Scholar","shortTitle":"The innovation algorithm","author":[{"family":"Altshuller","given":"Genrikh Saulovich"}],"issued":{"date-parts":[["1999"]]}}}],"schema":"https://github.com/citation-style-language/schema/raw/master/csl-citation.json"} </w:instrText>
      </w:r>
      <w:r w:rsidR="00441F03">
        <w:rPr>
          <w:rFonts w:cs="Times"/>
        </w:rPr>
        <w:fldChar w:fldCharType="separate"/>
      </w:r>
      <w:r w:rsidR="000A31C7">
        <w:rPr>
          <w:rFonts w:cs="Times"/>
          <w:noProof/>
        </w:rPr>
        <w:t>(Altshuller, 1999)</w:t>
      </w:r>
      <w:r w:rsidR="00441F03">
        <w:rPr>
          <w:rFonts w:cs="Times"/>
        </w:rPr>
        <w:fldChar w:fldCharType="end"/>
      </w:r>
      <w:r w:rsidR="000A31C7">
        <w:rPr>
          <w:rFonts w:cs="Times"/>
        </w:rPr>
        <w:t xml:space="preserve"> in Section 2, explore the theoretical advantages of human uploads in S</w:t>
      </w:r>
      <w:r w:rsidR="008518AD">
        <w:rPr>
          <w:rFonts w:cs="Times"/>
        </w:rPr>
        <w:t>ection 3, and practical ways to the upload creation in the section 4, the ways to reach decisive advantage via Narrow AI in section 5</w:t>
      </w:r>
      <w:r w:rsidR="00604AE6">
        <w:rPr>
          <w:rFonts w:cs="Times"/>
        </w:rPr>
        <w:t>.</w:t>
      </w:r>
    </w:p>
    <w:p w14:paraId="2A8E69F9" w14:textId="77777777" w:rsidR="00604AE6" w:rsidRDefault="00604AE6" w:rsidP="00224D14">
      <w:pPr>
        <w:widowControl w:val="0"/>
        <w:autoSpaceDE w:val="0"/>
        <w:autoSpaceDN w:val="0"/>
        <w:adjustRightInd w:val="0"/>
        <w:spacing w:line="280" w:lineRule="atLeast"/>
        <w:ind w:firstLine="720"/>
        <w:jc w:val="both"/>
        <w:rPr>
          <w:rFonts w:cs="Times"/>
        </w:rPr>
      </w:pPr>
    </w:p>
    <w:p w14:paraId="22B20CC0" w14:textId="205700DC" w:rsidR="00604AE6" w:rsidRDefault="00604AE6" w:rsidP="00604AE6">
      <w:pPr>
        <w:pStyle w:val="Heading1"/>
      </w:pPr>
      <w:bookmarkStart w:id="2" w:name="_Toc1490522"/>
      <w:r>
        <w:t>2. AI alignment is intrinsically difficult task so better to escape it all</w:t>
      </w:r>
      <w:bookmarkEnd w:id="2"/>
    </w:p>
    <w:p w14:paraId="3F6AC027" w14:textId="77777777" w:rsidR="00604AE6" w:rsidRDefault="00604AE6" w:rsidP="00604AE6">
      <w:pPr>
        <w:widowControl w:val="0"/>
        <w:autoSpaceDE w:val="0"/>
        <w:autoSpaceDN w:val="0"/>
        <w:adjustRightInd w:val="0"/>
        <w:spacing w:line="280" w:lineRule="atLeast"/>
        <w:jc w:val="both"/>
        <w:rPr>
          <w:rFonts w:cs="Times"/>
        </w:rPr>
      </w:pPr>
    </w:p>
    <w:p w14:paraId="7D5A62CB" w14:textId="77777777" w:rsidR="00604AE6" w:rsidRPr="00DE0CA5" w:rsidRDefault="00604AE6" w:rsidP="00604AE6">
      <w:pPr>
        <w:pStyle w:val="Heading2"/>
        <w:rPr>
          <w:rFonts w:ascii="Latin Modern Roman 10" w:hAnsi="Latin Modern Roman 10"/>
        </w:rPr>
      </w:pPr>
      <w:bookmarkStart w:id="3" w:name="_Toc510788136"/>
      <w:bookmarkStart w:id="4" w:name="_Toc1490523"/>
      <w:r>
        <w:rPr>
          <w:rFonts w:ascii="Latin Modern Roman 10" w:hAnsi="Latin Modern Roman 10"/>
        </w:rPr>
        <w:t>2</w:t>
      </w:r>
      <w:r w:rsidRPr="00DE0CA5">
        <w:rPr>
          <w:rFonts w:ascii="Latin Modern Roman 10" w:hAnsi="Latin Modern Roman 10"/>
        </w:rPr>
        <w:t>.2. AI alignment as two-agent problem</w:t>
      </w:r>
      <w:bookmarkEnd w:id="3"/>
      <w:bookmarkEnd w:id="4"/>
    </w:p>
    <w:p w14:paraId="0F8D02A8" w14:textId="77777777" w:rsidR="00604AE6" w:rsidRPr="00DE0CA5" w:rsidRDefault="00604AE6" w:rsidP="00604AE6">
      <w:pPr>
        <w:ind w:firstLine="360"/>
        <w:jc w:val="both"/>
      </w:pPr>
      <w:r w:rsidRPr="00DE0CA5">
        <w:t>The problem of “AI alignment”, that is ensuring that AI has the value system which is aligned with valu</w:t>
      </w:r>
      <w:r>
        <w:t>e system of its human creators is</w:t>
      </w:r>
      <w:r w:rsidRPr="00DE0CA5">
        <w:t xml:space="preserve"> the problem of relation of two agents, which is aggravated by the fact that these two agents have very different capabilities and properties. This have many </w:t>
      </w:r>
      <w:proofErr w:type="spellStart"/>
      <w:r w:rsidRPr="00DE0CA5">
        <w:t>subproblems</w:t>
      </w:r>
      <w:proofErr w:type="spellEnd"/>
      <w:r w:rsidRPr="00DE0CA5">
        <w:t>, including, but not limited to:</w:t>
      </w:r>
    </w:p>
    <w:p w14:paraId="2FAB92B7" w14:textId="77777777" w:rsidR="00604AE6" w:rsidRPr="00DE0CA5" w:rsidRDefault="00604AE6" w:rsidP="00604AE6">
      <w:pPr>
        <w:ind w:firstLine="360"/>
        <w:jc w:val="both"/>
      </w:pPr>
    </w:p>
    <w:p w14:paraId="64284C59" w14:textId="77777777" w:rsidR="00604AE6" w:rsidRPr="00DE0CA5" w:rsidRDefault="00604AE6" w:rsidP="00604AE6">
      <w:pPr>
        <w:pStyle w:val="ListParagraph"/>
        <w:numPr>
          <w:ilvl w:val="0"/>
          <w:numId w:val="18"/>
        </w:numPr>
      </w:pPr>
      <w:r w:rsidRPr="00DE0CA5">
        <w:t>Values in humans and in AI are presented in different forms, and we don’t know how they are presented in humans.</w:t>
      </w:r>
    </w:p>
    <w:p w14:paraId="7905D250" w14:textId="77777777" w:rsidR="00604AE6" w:rsidRPr="00DE0CA5" w:rsidRDefault="00604AE6" w:rsidP="00604AE6">
      <w:pPr>
        <w:pStyle w:val="ListParagraph"/>
        <w:numPr>
          <w:ilvl w:val="0"/>
          <w:numId w:val="18"/>
        </w:numPr>
      </w:pPr>
      <w:r w:rsidRPr="00DE0CA5">
        <w:t>Human value system consists of many values and following literary just one command, could contradict many other hidden values</w:t>
      </w:r>
    </w:p>
    <w:p w14:paraId="6F623B0D" w14:textId="77777777" w:rsidR="00604AE6" w:rsidRPr="00DE0CA5" w:rsidRDefault="00604AE6" w:rsidP="00604AE6">
      <w:pPr>
        <w:pStyle w:val="ListParagraph"/>
        <w:numPr>
          <w:ilvl w:val="0"/>
          <w:numId w:val="18"/>
        </w:numPr>
      </w:pPr>
      <w:r w:rsidRPr="00DE0CA5">
        <w:t>Commands and values which are safe and clear on one level of capabilities, could become dangerous on higher level of capabilities, or on larger scales.</w:t>
      </w:r>
    </w:p>
    <w:p w14:paraId="26804275" w14:textId="77777777" w:rsidR="00604AE6" w:rsidRPr="00DE0CA5" w:rsidRDefault="00604AE6" w:rsidP="00604AE6">
      <w:pPr>
        <w:pStyle w:val="ListParagraph"/>
        <w:numPr>
          <w:ilvl w:val="0"/>
          <w:numId w:val="18"/>
        </w:numPr>
      </w:pPr>
      <w:r w:rsidRPr="00DE0CA5">
        <w:t>Human values are integrated in human common sense, and without human common sense, they could be dangerous.</w:t>
      </w:r>
    </w:p>
    <w:p w14:paraId="2182492A" w14:textId="77777777" w:rsidR="00604AE6" w:rsidRPr="00DE0CA5" w:rsidRDefault="00604AE6" w:rsidP="00604AE6">
      <w:pPr>
        <w:pStyle w:val="ListParagraph"/>
        <w:numPr>
          <w:ilvl w:val="0"/>
          <w:numId w:val="18"/>
        </w:numPr>
      </w:pPr>
      <w:r w:rsidRPr="00DE0CA5">
        <w:t xml:space="preserve">Not all human values should be installed in AI: we don’t want that AI will have sex drive to humans. </w:t>
      </w:r>
    </w:p>
    <w:p w14:paraId="1E3D8EC0" w14:textId="77777777" w:rsidR="00604AE6" w:rsidRPr="00DE0CA5" w:rsidRDefault="00604AE6" w:rsidP="00604AE6">
      <w:pPr>
        <w:pStyle w:val="ListParagraph"/>
        <w:numPr>
          <w:ilvl w:val="0"/>
          <w:numId w:val="18"/>
        </w:numPr>
      </w:pPr>
      <w:r w:rsidRPr="00DE0CA5">
        <w:t>AI’s values should not be just parallel to human one’s, AI should be under human control</w:t>
      </w:r>
    </w:p>
    <w:p w14:paraId="3A9A21F5" w14:textId="77777777" w:rsidR="00604AE6" w:rsidRPr="00DE0CA5" w:rsidRDefault="00604AE6" w:rsidP="00604AE6">
      <w:pPr>
        <w:pStyle w:val="ListParagraph"/>
        <w:numPr>
          <w:ilvl w:val="0"/>
          <w:numId w:val="18"/>
        </w:numPr>
      </w:pPr>
      <w:r w:rsidRPr="00DE0CA5">
        <w:t>It is not clear which subset of human values should be instilled into AI.</w:t>
      </w:r>
    </w:p>
    <w:p w14:paraId="46159569" w14:textId="77777777" w:rsidR="00604AE6" w:rsidRPr="00DE0CA5" w:rsidRDefault="00604AE6" w:rsidP="00604AE6"/>
    <w:p w14:paraId="4511BC14" w14:textId="77777777" w:rsidR="00604AE6" w:rsidRPr="00DE0CA5" w:rsidRDefault="00604AE6" w:rsidP="00604AE6">
      <w:pPr>
        <w:jc w:val="both"/>
      </w:pPr>
      <w:r w:rsidRPr="00DE0CA5">
        <w:t xml:space="preserve">The AI alignment is also called AI Control problem, and it is a problem how weaker agent will control infinitely more powerful agent. We could see that all above listed problems are arising from not easy relation of </w:t>
      </w:r>
      <w:r w:rsidRPr="00DE0CA5">
        <w:rPr>
          <w:i/>
        </w:rPr>
        <w:t>two</w:t>
      </w:r>
      <w:r w:rsidRPr="00DE0CA5">
        <w:t xml:space="preserve"> agents, and if there will be only one agent, the situation will be much simpler. There are several ideas how to escape “two </w:t>
      </w:r>
      <w:proofErr w:type="gramStart"/>
      <w:r w:rsidRPr="00DE0CA5">
        <w:t>agents</w:t>
      </w:r>
      <w:proofErr w:type="gramEnd"/>
      <w:r w:rsidRPr="00DE0CA5">
        <w:t xml:space="preserve"> problem”:</w:t>
      </w:r>
    </w:p>
    <w:p w14:paraId="54692A6C" w14:textId="77777777" w:rsidR="00604AE6" w:rsidRPr="00DE0CA5" w:rsidRDefault="00604AE6" w:rsidP="00604AE6">
      <w:pPr>
        <w:jc w:val="both"/>
      </w:pPr>
    </w:p>
    <w:p w14:paraId="618D654C" w14:textId="77777777" w:rsidR="00604AE6" w:rsidRPr="00DE0CA5" w:rsidRDefault="00604AE6" w:rsidP="00604AE6">
      <w:pPr>
        <w:pStyle w:val="ListParagraph"/>
        <w:numPr>
          <w:ilvl w:val="0"/>
          <w:numId w:val="16"/>
        </w:numPr>
        <w:jc w:val="both"/>
      </w:pPr>
      <w:r w:rsidRPr="00DE0CA5">
        <w:t>Non-agential AI, like “Oracle AI” or “Tool AI”.</w:t>
      </w:r>
    </w:p>
    <w:p w14:paraId="0873FC50" w14:textId="77777777" w:rsidR="00604AE6" w:rsidRPr="00DE0CA5" w:rsidRDefault="00604AE6" w:rsidP="00604AE6">
      <w:pPr>
        <w:pStyle w:val="ListParagraph"/>
        <w:numPr>
          <w:ilvl w:val="0"/>
          <w:numId w:val="16"/>
        </w:numPr>
        <w:jc w:val="both"/>
      </w:pPr>
      <w:r w:rsidRPr="00DE0CA5">
        <w:lastRenderedPageBreak/>
        <w:t>Human augmentation as a way to AI.</w:t>
      </w:r>
    </w:p>
    <w:p w14:paraId="64A34B86" w14:textId="77777777" w:rsidR="00604AE6" w:rsidRPr="00DE0CA5" w:rsidRDefault="00604AE6" w:rsidP="00604AE6">
      <w:pPr>
        <w:pStyle w:val="ListParagraph"/>
        <w:numPr>
          <w:ilvl w:val="0"/>
          <w:numId w:val="16"/>
        </w:numPr>
        <w:jc w:val="both"/>
      </w:pPr>
      <w:r w:rsidRPr="00DE0CA5">
        <w:t>Human organization as AI.</w:t>
      </w:r>
    </w:p>
    <w:p w14:paraId="679531F0" w14:textId="77777777" w:rsidR="00604AE6" w:rsidRPr="00DE0CA5" w:rsidRDefault="00604AE6" w:rsidP="00604AE6">
      <w:pPr>
        <w:pStyle w:val="ListParagraph"/>
        <w:numPr>
          <w:ilvl w:val="0"/>
          <w:numId w:val="16"/>
        </w:numPr>
        <w:jc w:val="both"/>
      </w:pPr>
      <w:r w:rsidRPr="00DE0CA5">
        <w:t>Limiting robotic general AI to very predictable set of behavior, like in case of self-driving cars.</w:t>
      </w:r>
    </w:p>
    <w:p w14:paraId="61A9B15B" w14:textId="77777777" w:rsidR="00604AE6" w:rsidRPr="00DE0CA5" w:rsidRDefault="00604AE6" w:rsidP="00604AE6">
      <w:pPr>
        <w:pStyle w:val="ListParagraph"/>
        <w:jc w:val="both"/>
      </w:pPr>
    </w:p>
    <w:p w14:paraId="4605E2D9" w14:textId="77777777" w:rsidR="00604AE6" w:rsidRPr="00DE0CA5" w:rsidRDefault="00604AE6" w:rsidP="00604AE6">
      <w:pPr>
        <w:jc w:val="both"/>
      </w:pPr>
      <w:r w:rsidRPr="00DE0CA5">
        <w:t xml:space="preserve">Full escape of agential AI is not easy, as robots will appear (and robotic brain is probably agential) and as agential optimization is more effective and could appear inside Oracle AI or Tool AI. If we escape two </w:t>
      </w:r>
      <w:proofErr w:type="gramStart"/>
      <w:r w:rsidRPr="00DE0CA5">
        <w:t>agents</w:t>
      </w:r>
      <w:proofErr w:type="gramEnd"/>
      <w:r w:rsidRPr="00DE0CA5">
        <w:t xml:space="preserve"> problem, we become closer to the solution where AI exist and non-exist simultaneously.</w:t>
      </w:r>
    </w:p>
    <w:p w14:paraId="6ADC8329" w14:textId="77777777" w:rsidR="00604AE6" w:rsidRPr="00DE0CA5" w:rsidRDefault="00604AE6" w:rsidP="00604AE6">
      <w:pPr>
        <w:widowControl w:val="0"/>
        <w:autoSpaceDE w:val="0"/>
        <w:autoSpaceDN w:val="0"/>
        <w:adjustRightInd w:val="0"/>
        <w:spacing w:line="280" w:lineRule="atLeast"/>
        <w:jc w:val="both"/>
        <w:rPr>
          <w:rFonts w:cs="Times"/>
        </w:rPr>
      </w:pPr>
    </w:p>
    <w:p w14:paraId="28A09E0D" w14:textId="77777777" w:rsidR="00604AE6" w:rsidRPr="00DE0CA5" w:rsidRDefault="00604AE6" w:rsidP="00604AE6">
      <w:pPr>
        <w:pStyle w:val="Heading2"/>
        <w:jc w:val="both"/>
        <w:rPr>
          <w:rFonts w:ascii="Latin Modern Roman 10" w:hAnsi="Latin Modern Roman 10"/>
        </w:rPr>
      </w:pPr>
      <w:bookmarkStart w:id="5" w:name="_Toc510788137"/>
      <w:bookmarkStart w:id="6" w:name="_Toc1490524"/>
      <w:r>
        <w:rPr>
          <w:rFonts w:ascii="Latin Modern Roman 10" w:hAnsi="Latin Modern Roman 10"/>
        </w:rPr>
        <w:t>2</w:t>
      </w:r>
      <w:r w:rsidRPr="00DE0CA5">
        <w:rPr>
          <w:rFonts w:ascii="Latin Modern Roman 10" w:hAnsi="Latin Modern Roman 10"/>
        </w:rPr>
        <w:t>.3. AI Nanny</w:t>
      </w:r>
      <w:bookmarkEnd w:id="5"/>
      <w:bookmarkEnd w:id="6"/>
    </w:p>
    <w:p w14:paraId="34DC30C4" w14:textId="77777777" w:rsidR="00604AE6" w:rsidRPr="00DE0CA5" w:rsidRDefault="00604AE6" w:rsidP="00604AE6">
      <w:pPr>
        <w:widowControl w:val="0"/>
        <w:autoSpaceDE w:val="0"/>
        <w:autoSpaceDN w:val="0"/>
        <w:adjustRightInd w:val="0"/>
        <w:spacing w:line="280" w:lineRule="atLeast"/>
        <w:ind w:firstLine="567"/>
        <w:jc w:val="both"/>
        <w:rPr>
          <w:rFonts w:cs="Times"/>
        </w:rPr>
      </w:pPr>
      <w:proofErr w:type="spellStart"/>
      <w:r w:rsidRPr="00DE0CA5">
        <w:rPr>
          <w:rFonts w:cs="Times"/>
        </w:rPr>
        <w:t>Goertzel</w:t>
      </w:r>
      <w:proofErr w:type="spellEnd"/>
      <w:r w:rsidRPr="00DE0CA5">
        <w:rPr>
          <w:rFonts w:cs="Times"/>
        </w:rPr>
        <w:t xml:space="preserve"> suggested to create mild form of AI, which will have most benefits of AI, but escape risks of unpredictable Strong AI, and called it </w:t>
      </w:r>
      <w:r w:rsidRPr="00DE0CA5">
        <w:rPr>
          <w:rFonts w:cs="Times"/>
          <w:i/>
        </w:rPr>
        <w:t>AI Nanny</w:t>
      </w:r>
      <w:r w:rsidRPr="00DE0CA5">
        <w:rPr>
          <w:rFonts w:cs="Times"/>
        </w:rPr>
        <w:t xml:space="preserve">. He suggested that AI Nanny will be as advanced above human as humans are above chimps. Thus, </w:t>
      </w:r>
      <w:r w:rsidRPr="00DE0CA5">
        <w:rPr>
          <w:rFonts w:cs="Times"/>
          <w:i/>
        </w:rPr>
        <w:t>AI Nanny</w:t>
      </w:r>
      <w:r w:rsidRPr="00DE0CA5">
        <w:rPr>
          <w:rFonts w:cs="Times"/>
        </w:rPr>
        <w:t xml:space="preserve"> will be superintelligent anyway, and, as </w:t>
      </w:r>
      <w:proofErr w:type="spellStart"/>
      <w:r w:rsidRPr="00DE0CA5">
        <w:rPr>
          <w:rFonts w:cs="Times"/>
        </w:rPr>
        <w:t>Bensinger</w:t>
      </w:r>
      <w:proofErr w:type="spellEnd"/>
      <w:r w:rsidRPr="00DE0CA5">
        <w:rPr>
          <w:rFonts w:cs="Times"/>
        </w:rPr>
        <w:t xml:space="preserve"> showed most of the problems to control AI Nanny will be the same as needed to control any other Strong AI. (However, the explanation in his article is smaller than expected, and possible counterarguments are better presented in original </w:t>
      </w:r>
      <w:proofErr w:type="spellStart"/>
      <w:r w:rsidRPr="00DE0CA5">
        <w:rPr>
          <w:rFonts w:cs="Times"/>
        </w:rPr>
        <w:t>Goertzel</w:t>
      </w:r>
      <w:proofErr w:type="spellEnd"/>
      <w:r w:rsidRPr="00DE0CA5">
        <w:rPr>
          <w:rFonts w:cs="Times"/>
        </w:rPr>
        <w:t xml:space="preserve"> article.) </w:t>
      </w:r>
    </w:p>
    <w:p w14:paraId="7E479316" w14:textId="77777777" w:rsidR="00604AE6" w:rsidRDefault="00604AE6" w:rsidP="00604AE6">
      <w:pPr>
        <w:widowControl w:val="0"/>
        <w:autoSpaceDE w:val="0"/>
        <w:autoSpaceDN w:val="0"/>
        <w:adjustRightInd w:val="0"/>
        <w:spacing w:line="280" w:lineRule="atLeast"/>
        <w:ind w:firstLine="567"/>
        <w:jc w:val="both"/>
        <w:rPr>
          <w:rFonts w:cs="Times"/>
        </w:rPr>
      </w:pPr>
      <w:r w:rsidRPr="00DE0CA5">
        <w:rPr>
          <w:rFonts w:cs="Times"/>
        </w:rPr>
        <w:t>The main problems with AI Nanny is that:</w:t>
      </w:r>
    </w:p>
    <w:p w14:paraId="1AE2A290" w14:textId="77777777" w:rsidR="00604AE6" w:rsidRPr="00DE0CA5" w:rsidRDefault="00604AE6" w:rsidP="00604AE6">
      <w:pPr>
        <w:widowControl w:val="0"/>
        <w:autoSpaceDE w:val="0"/>
        <w:autoSpaceDN w:val="0"/>
        <w:adjustRightInd w:val="0"/>
        <w:spacing w:line="280" w:lineRule="atLeast"/>
        <w:ind w:firstLine="567"/>
        <w:jc w:val="both"/>
        <w:rPr>
          <w:rFonts w:cs="Times"/>
        </w:rPr>
      </w:pPr>
    </w:p>
    <w:p w14:paraId="038333A0" w14:textId="77777777" w:rsidR="00604AE6" w:rsidRPr="00DE0CA5" w:rsidRDefault="00604AE6" w:rsidP="00604AE6">
      <w:pPr>
        <w:pStyle w:val="ListParagraph"/>
        <w:widowControl w:val="0"/>
        <w:numPr>
          <w:ilvl w:val="0"/>
          <w:numId w:val="8"/>
        </w:numPr>
        <w:autoSpaceDE w:val="0"/>
        <w:autoSpaceDN w:val="0"/>
        <w:adjustRightInd w:val="0"/>
        <w:spacing w:line="280" w:lineRule="atLeast"/>
        <w:jc w:val="both"/>
        <w:rPr>
          <w:rFonts w:cs="Times"/>
        </w:rPr>
      </w:pPr>
      <w:r w:rsidRPr="00DE0CA5">
        <w:rPr>
          <w:rFonts w:cs="Times"/>
        </w:rPr>
        <w:t>We don’t know how to create AI.</w:t>
      </w:r>
    </w:p>
    <w:p w14:paraId="5B603546" w14:textId="77777777" w:rsidR="00604AE6" w:rsidRPr="00DE0CA5" w:rsidRDefault="00604AE6" w:rsidP="00604AE6">
      <w:pPr>
        <w:pStyle w:val="ListParagraph"/>
        <w:widowControl w:val="0"/>
        <w:numPr>
          <w:ilvl w:val="0"/>
          <w:numId w:val="8"/>
        </w:numPr>
        <w:autoSpaceDE w:val="0"/>
        <w:autoSpaceDN w:val="0"/>
        <w:adjustRightInd w:val="0"/>
        <w:spacing w:line="280" w:lineRule="atLeast"/>
        <w:jc w:val="both"/>
        <w:rPr>
          <w:rFonts w:cs="Times"/>
        </w:rPr>
      </w:pPr>
      <w:r w:rsidRPr="00DE0CA5">
        <w:rPr>
          <w:rFonts w:cs="Times"/>
        </w:rPr>
        <w:t>We don’t know how to install human values in AI, if we have it.</w:t>
      </w:r>
    </w:p>
    <w:p w14:paraId="14E8A875" w14:textId="77777777" w:rsidR="00604AE6" w:rsidRPr="00DE0CA5" w:rsidRDefault="00604AE6" w:rsidP="00604AE6">
      <w:pPr>
        <w:pStyle w:val="ListParagraph"/>
        <w:widowControl w:val="0"/>
        <w:numPr>
          <w:ilvl w:val="0"/>
          <w:numId w:val="8"/>
        </w:numPr>
        <w:autoSpaceDE w:val="0"/>
        <w:autoSpaceDN w:val="0"/>
        <w:adjustRightInd w:val="0"/>
        <w:spacing w:line="280" w:lineRule="atLeast"/>
        <w:jc w:val="both"/>
        <w:rPr>
          <w:rFonts w:cs="Times"/>
        </w:rPr>
      </w:pPr>
      <w:r w:rsidRPr="00DE0CA5">
        <w:rPr>
          <w:rFonts w:cs="Times"/>
        </w:rPr>
        <w:t xml:space="preserve">We don’t know how to control even mild superintelligence. </w:t>
      </w:r>
    </w:p>
    <w:p w14:paraId="3C9344CE" w14:textId="77777777" w:rsidR="00604AE6" w:rsidRPr="00DE0CA5" w:rsidRDefault="00604AE6" w:rsidP="00604AE6">
      <w:pPr>
        <w:pStyle w:val="ListParagraph"/>
        <w:widowControl w:val="0"/>
        <w:numPr>
          <w:ilvl w:val="0"/>
          <w:numId w:val="8"/>
        </w:numPr>
        <w:autoSpaceDE w:val="0"/>
        <w:autoSpaceDN w:val="0"/>
        <w:adjustRightInd w:val="0"/>
        <w:spacing w:line="280" w:lineRule="atLeast"/>
        <w:jc w:val="both"/>
        <w:rPr>
          <w:rFonts w:cs="Times"/>
        </w:rPr>
      </w:pPr>
      <w:r w:rsidRPr="00DE0CA5">
        <w:rPr>
          <w:rFonts w:cs="Times"/>
        </w:rPr>
        <w:t xml:space="preserve">We don’t know how to reach global coordination needed to AI Nanny implementation. all over the world without starting all-out war for planet modification. </w:t>
      </w:r>
    </w:p>
    <w:p w14:paraId="78C3646E" w14:textId="77777777" w:rsidR="00604AE6" w:rsidRPr="00DE0CA5" w:rsidRDefault="00604AE6" w:rsidP="00604AE6">
      <w:pPr>
        <w:pStyle w:val="ListParagraph"/>
        <w:widowControl w:val="0"/>
        <w:numPr>
          <w:ilvl w:val="0"/>
          <w:numId w:val="8"/>
        </w:numPr>
        <w:autoSpaceDE w:val="0"/>
        <w:autoSpaceDN w:val="0"/>
        <w:adjustRightInd w:val="0"/>
        <w:spacing w:line="280" w:lineRule="atLeast"/>
        <w:jc w:val="both"/>
        <w:rPr>
          <w:rFonts w:cs="Times"/>
        </w:rPr>
      </w:pPr>
      <w:r w:rsidRPr="00DE0CA5">
        <w:rPr>
          <w:rFonts w:cs="Times"/>
        </w:rPr>
        <w:t xml:space="preserve">We don’t know how prevent AI Nanny from self-improving, wrong conclusions from its goal system, and most other risks associated with full-blown superintelligence.  </w:t>
      </w:r>
    </w:p>
    <w:p w14:paraId="7AF0C8BE" w14:textId="77777777" w:rsidR="00604AE6" w:rsidRPr="00DE0CA5" w:rsidRDefault="00604AE6" w:rsidP="00604AE6">
      <w:pPr>
        <w:widowControl w:val="0"/>
        <w:autoSpaceDE w:val="0"/>
        <w:autoSpaceDN w:val="0"/>
        <w:adjustRightInd w:val="0"/>
        <w:spacing w:line="280" w:lineRule="atLeast"/>
        <w:jc w:val="both"/>
        <w:rPr>
          <w:rFonts w:cs="Times"/>
        </w:rPr>
      </w:pPr>
    </w:p>
    <w:p w14:paraId="025219BD" w14:textId="77777777" w:rsidR="00604AE6" w:rsidRPr="00DE0CA5" w:rsidRDefault="00604AE6" w:rsidP="00604AE6">
      <w:pPr>
        <w:widowControl w:val="0"/>
        <w:autoSpaceDE w:val="0"/>
        <w:autoSpaceDN w:val="0"/>
        <w:adjustRightInd w:val="0"/>
        <w:spacing w:line="280" w:lineRule="atLeast"/>
        <w:ind w:firstLine="720"/>
        <w:jc w:val="both"/>
        <w:rPr>
          <w:rFonts w:cs="Times"/>
        </w:rPr>
      </w:pPr>
      <w:r w:rsidRPr="00DE0CA5">
        <w:rPr>
          <w:rFonts w:cs="Times"/>
        </w:rPr>
        <w:t xml:space="preserve">In this article, we suggest the way to construct AI Nanny, combining human uploading, side-loading, and AI control system, as well as use of market forces to deliver it almost everywhere. </w:t>
      </w:r>
    </w:p>
    <w:p w14:paraId="509A02D0" w14:textId="77777777" w:rsidR="00604AE6" w:rsidRDefault="00604AE6" w:rsidP="00224D14">
      <w:pPr>
        <w:widowControl w:val="0"/>
        <w:autoSpaceDE w:val="0"/>
        <w:autoSpaceDN w:val="0"/>
        <w:adjustRightInd w:val="0"/>
        <w:spacing w:line="280" w:lineRule="atLeast"/>
        <w:ind w:firstLine="720"/>
        <w:jc w:val="both"/>
        <w:rPr>
          <w:rFonts w:cs="Times"/>
        </w:rPr>
      </w:pPr>
    </w:p>
    <w:p w14:paraId="67D50505" w14:textId="77777777" w:rsidR="000B64BA" w:rsidRDefault="000B64BA" w:rsidP="00224D14">
      <w:pPr>
        <w:widowControl w:val="0"/>
        <w:autoSpaceDE w:val="0"/>
        <w:autoSpaceDN w:val="0"/>
        <w:adjustRightInd w:val="0"/>
        <w:spacing w:line="280" w:lineRule="atLeast"/>
        <w:ind w:firstLine="720"/>
        <w:jc w:val="both"/>
        <w:rPr>
          <w:rFonts w:cs="Times"/>
        </w:rPr>
      </w:pPr>
    </w:p>
    <w:p w14:paraId="6F63D288" w14:textId="1420A03F" w:rsidR="006F6C6D" w:rsidRPr="006D7D58" w:rsidRDefault="000B64BA" w:rsidP="006D7D58">
      <w:pPr>
        <w:pStyle w:val="Heading1"/>
        <w:jc w:val="both"/>
        <w:rPr>
          <w:rFonts w:ascii="Latin Modern Roman 10" w:hAnsi="Latin Modern Roman 10"/>
        </w:rPr>
      </w:pPr>
      <w:bookmarkStart w:id="7" w:name="_Toc510798238"/>
      <w:bookmarkStart w:id="8" w:name="_Toc1490525"/>
      <w:r>
        <w:rPr>
          <w:rFonts w:ascii="Latin Modern Roman 10" w:hAnsi="Latin Modern Roman 10"/>
        </w:rPr>
        <w:t>3</w:t>
      </w:r>
      <w:r w:rsidR="005167D0" w:rsidRPr="00DE0CA5">
        <w:rPr>
          <w:rFonts w:ascii="Latin Modern Roman 10" w:hAnsi="Latin Modern Roman 10"/>
        </w:rPr>
        <w:t>.</w:t>
      </w:r>
      <w:r w:rsidR="00F859C9" w:rsidRPr="00DE0CA5">
        <w:rPr>
          <w:rFonts w:ascii="Latin Modern Roman 10" w:hAnsi="Latin Modern Roman 10"/>
        </w:rPr>
        <w:t xml:space="preserve"> </w:t>
      </w:r>
      <w:r w:rsidR="001A0391" w:rsidRPr="00DE0CA5">
        <w:rPr>
          <w:rFonts w:ascii="Latin Modern Roman 10" w:hAnsi="Latin Modern Roman 10"/>
        </w:rPr>
        <w:t>Human upl</w:t>
      </w:r>
      <w:r w:rsidR="004C1A32" w:rsidRPr="00DE0CA5">
        <w:rPr>
          <w:rFonts w:ascii="Latin Modern Roman 10" w:hAnsi="Latin Modern Roman 10"/>
        </w:rPr>
        <w:t>oad as a form of intrinsically S</w:t>
      </w:r>
      <w:r w:rsidR="001A0391" w:rsidRPr="00DE0CA5">
        <w:rPr>
          <w:rFonts w:ascii="Latin Modern Roman 10" w:hAnsi="Latin Modern Roman 10"/>
        </w:rPr>
        <w:t>afe AI</w:t>
      </w:r>
      <w:bookmarkEnd w:id="7"/>
      <w:bookmarkEnd w:id="8"/>
      <w:r w:rsidR="001A0391" w:rsidRPr="00DE0CA5">
        <w:rPr>
          <w:rFonts w:ascii="Latin Modern Roman 10" w:hAnsi="Latin Modern Roman 10"/>
        </w:rPr>
        <w:t xml:space="preserve"> </w:t>
      </w:r>
    </w:p>
    <w:p w14:paraId="6F1E043F" w14:textId="2B19570A" w:rsidR="002C42AA" w:rsidRPr="00DE0CA5" w:rsidRDefault="000B64BA" w:rsidP="002A15F2">
      <w:pPr>
        <w:pStyle w:val="Heading2"/>
        <w:jc w:val="both"/>
        <w:rPr>
          <w:rFonts w:ascii="Latin Modern Roman 10" w:hAnsi="Latin Modern Roman 10"/>
        </w:rPr>
      </w:pPr>
      <w:bookmarkStart w:id="9" w:name="_Toc510798239"/>
      <w:bookmarkStart w:id="10" w:name="_Toc1490526"/>
      <w:r>
        <w:rPr>
          <w:rFonts w:ascii="Latin Modern Roman 10" w:hAnsi="Latin Modern Roman 10"/>
        </w:rPr>
        <w:t>3</w:t>
      </w:r>
      <w:r w:rsidR="003D7B97" w:rsidRPr="00DE0CA5">
        <w:rPr>
          <w:rFonts w:ascii="Latin Modern Roman 10" w:hAnsi="Latin Modern Roman 10"/>
        </w:rPr>
        <w:t>.1</w:t>
      </w:r>
      <w:r w:rsidR="005167D0" w:rsidRPr="00DE0CA5">
        <w:rPr>
          <w:rFonts w:ascii="Latin Modern Roman 10" w:hAnsi="Latin Modern Roman 10"/>
        </w:rPr>
        <w:t>.</w:t>
      </w:r>
      <w:r w:rsidR="003D7B97" w:rsidRPr="00DE0CA5">
        <w:rPr>
          <w:rFonts w:ascii="Latin Modern Roman 10" w:hAnsi="Latin Modern Roman 10"/>
        </w:rPr>
        <w:t xml:space="preserve"> Attractive pr</w:t>
      </w:r>
      <w:r w:rsidR="007F2760" w:rsidRPr="00DE0CA5">
        <w:rPr>
          <w:rFonts w:ascii="Latin Modern Roman 10" w:hAnsi="Latin Modern Roman 10"/>
        </w:rPr>
        <w:t>operties for a human upload as S</w:t>
      </w:r>
      <w:r w:rsidR="003D7B97" w:rsidRPr="00DE0CA5">
        <w:rPr>
          <w:rFonts w:ascii="Latin Modern Roman 10" w:hAnsi="Latin Modern Roman 10"/>
        </w:rPr>
        <w:t>afe AI</w:t>
      </w:r>
      <w:bookmarkEnd w:id="9"/>
      <w:bookmarkEnd w:id="10"/>
    </w:p>
    <w:p w14:paraId="41745711" w14:textId="6933D969" w:rsidR="00C765F2" w:rsidRDefault="00C765F2" w:rsidP="002A15F2">
      <w:pPr>
        <w:widowControl w:val="0"/>
        <w:autoSpaceDE w:val="0"/>
        <w:autoSpaceDN w:val="0"/>
        <w:adjustRightInd w:val="0"/>
        <w:spacing w:line="280" w:lineRule="atLeast"/>
        <w:ind w:firstLine="360"/>
        <w:jc w:val="both"/>
        <w:rPr>
          <w:rFonts w:cs="Times"/>
        </w:rPr>
      </w:pPr>
      <w:r>
        <w:rPr>
          <w:rFonts w:cs="Times"/>
        </w:rPr>
        <w:t xml:space="preserve">Only handful of papers explore benefits of human uploads for AI safety </w:t>
      </w:r>
      <w:r>
        <w:rPr>
          <w:rFonts w:cs="Times"/>
        </w:rPr>
        <w:fldChar w:fldCharType="begin"/>
      </w:r>
      <w:r>
        <w:rPr>
          <w:rFonts w:cs="Times"/>
        </w:rPr>
        <w:instrText xml:space="preserve"> ADDIN ZOTERO_ITEM CSL_CITATION {"citationID":"abeauvpsgq","properties":{"formattedCitation":"(Mennen, 2016)","plainCitation":"(Mennen, 2016)","noteIndex":0},"citationItems":[{"id":7750,"uris":["http://zotero.org/users/3736454/items/F3CIS6HZ"],"uri":["http://zotero.org/users/3736454/items/F3CIS6HZ"],"itemData":{"id":7750,"type":"webpage","title":"Superintelligence via whole brain emulation","abstract":"Most planning around AI risk seems to start from the premise that superintelligence will come from de novo AGI before whole brain emulation","URL":"/posts/jMKZKc2GiFGegRXvN/superintelligence-via-whole-brain-emulation","author":[{"family":"Mennen","given":"A."}],"issued":{"date-parts":[["2016"]]},"accessed":{"date-parts":[["2018",3,25]]}}}],"schema":"https://github.com/citation-style-language/schema/raw/master/csl-citation.json"} </w:instrText>
      </w:r>
      <w:r>
        <w:rPr>
          <w:rFonts w:cs="Times"/>
        </w:rPr>
        <w:fldChar w:fldCharType="separate"/>
      </w:r>
      <w:r>
        <w:rPr>
          <w:rFonts w:cs="Times"/>
          <w:noProof/>
        </w:rPr>
        <w:t xml:space="preserve">(Mennen, </w:t>
      </w:r>
      <w:r>
        <w:rPr>
          <w:rFonts w:cs="Times"/>
          <w:noProof/>
        </w:rPr>
        <w:lastRenderedPageBreak/>
        <w:t>2016)</w:t>
      </w:r>
      <w:r>
        <w:rPr>
          <w:rFonts w:cs="Times"/>
        </w:rPr>
        <w:fldChar w:fldCharType="end"/>
      </w:r>
      <w:r>
        <w:rPr>
          <w:rFonts w:cs="Times"/>
        </w:rPr>
        <w:fldChar w:fldCharType="begin"/>
      </w:r>
      <w:r>
        <w:rPr>
          <w:rFonts w:cs="Times"/>
        </w:rPr>
        <w:instrText xml:space="preserve"> ADDIN ZOTERO_ITEM CSL_CITATION {"citationID":"a20f7qinicn","properties":{"formattedCitation":"(Eth, 2017)","plainCitation":"(Eth, 2017)","noteIndex":0},"citationItems":[{"id":7695,"uris":["http://zotero.org/users/3736454/items/PJPWXF5R"],"uri":["http://zotero.org/users/3736454/items/PJPWXF5R"],"itemData":{"id":7695,"type":"article-journal","title":"The Technological Landscape Affecting Artificial General Intelligence and the Importance of Nanoscale Neural Probes","container-title":"Informatica","volume":"41","issue":"4","source":"Google Scholar","author":[{"family":"Eth","given":"Daniel"}],"issued":{"date-parts":[["2017"]]}}}],"schema":"https://github.com/citation-style-language/schema/raw/master/csl-citation.json"} </w:instrText>
      </w:r>
      <w:r>
        <w:rPr>
          <w:rFonts w:cs="Times"/>
        </w:rPr>
        <w:fldChar w:fldCharType="separate"/>
      </w:r>
      <w:r>
        <w:rPr>
          <w:rFonts w:cs="Times"/>
          <w:noProof/>
        </w:rPr>
        <w:t>(Eth, 2017)</w:t>
      </w:r>
      <w:r>
        <w:rPr>
          <w:rFonts w:cs="Times"/>
        </w:rPr>
        <w:fldChar w:fldCharType="end"/>
      </w:r>
      <w:r>
        <w:rPr>
          <w:rFonts w:cs="Times"/>
        </w:rPr>
        <w:fldChar w:fldCharType="begin"/>
      </w:r>
      <w:r>
        <w:rPr>
          <w:rFonts w:cs="Times"/>
        </w:rPr>
        <w:instrText xml:space="preserve"> ADDIN ZOTERO_ITEM CSL_CITATION {"citationID":"a1svotsolkj","properties":{"formattedCitation":"(Salamon &amp; Shulman, 2011)","plainCitation":"(Salamon &amp; Shulman, 2011)","noteIndex":0},"citationItems":[{"id":7622,"uris":["http://zotero.org/users/3736454/items/9IBGNAKL"],"uri":["http://zotero.org/users/3736454/items/9IBGNAKL"],"itemData":{"id":7622,"type":"article","title":"Whole Brain Emulation, as a platform for creating safe AGI","publisher":"MIRI","URL":"http://slideplayer.com/slide/6079210/","author":[{"family":"Salamon","given":"A."},{"family":"Shulman","given":"C."}],"issued":{"date-parts":[["2011"]]}}}],"schema":"https://github.com/citation-style-language/schema/raw/master/csl-citation.json"} </w:instrText>
      </w:r>
      <w:r>
        <w:rPr>
          <w:rFonts w:cs="Times"/>
        </w:rPr>
        <w:fldChar w:fldCharType="separate"/>
      </w:r>
      <w:r>
        <w:rPr>
          <w:rFonts w:cs="Times"/>
          <w:noProof/>
        </w:rPr>
        <w:t>(Salamon &amp; Shulman, 2011)</w:t>
      </w:r>
      <w:r>
        <w:rPr>
          <w:rFonts w:cs="Times"/>
        </w:rPr>
        <w:fldChar w:fldCharType="end"/>
      </w:r>
      <w:r>
        <w:rPr>
          <w:rFonts w:cs="Times"/>
        </w:rPr>
        <w:t>.</w:t>
      </w:r>
    </w:p>
    <w:p w14:paraId="1E30E899" w14:textId="01469DED" w:rsidR="00961D92" w:rsidRPr="00DE0CA5" w:rsidRDefault="006D7D58" w:rsidP="002A15F2">
      <w:pPr>
        <w:widowControl w:val="0"/>
        <w:autoSpaceDE w:val="0"/>
        <w:autoSpaceDN w:val="0"/>
        <w:adjustRightInd w:val="0"/>
        <w:spacing w:line="280" w:lineRule="atLeast"/>
        <w:ind w:firstLine="360"/>
        <w:jc w:val="both"/>
        <w:rPr>
          <w:rFonts w:cs="Times"/>
        </w:rPr>
      </w:pPr>
      <w:r>
        <w:rPr>
          <w:rFonts w:cs="Times"/>
        </w:rPr>
        <w:t>Human upload is</w:t>
      </w:r>
      <w:r w:rsidR="002C42AA" w:rsidRPr="00DE0CA5">
        <w:rPr>
          <w:rFonts w:cs="Times"/>
        </w:rPr>
        <w:t xml:space="preserve"> </w:t>
      </w:r>
      <w:r w:rsidR="00415446" w:rsidRPr="00DE0CA5">
        <w:rPr>
          <w:rFonts w:cs="Times"/>
        </w:rPr>
        <w:t>ha</w:t>
      </w:r>
      <w:r w:rsidR="00D2008F" w:rsidRPr="00DE0CA5">
        <w:rPr>
          <w:rFonts w:cs="Times"/>
        </w:rPr>
        <w:t>ving many attractive properties:</w:t>
      </w:r>
    </w:p>
    <w:p w14:paraId="03CC0219" w14:textId="1988B81D" w:rsidR="00961D92" w:rsidRPr="00DE0CA5" w:rsidRDefault="00D2008F"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Has</w:t>
      </w:r>
      <w:r w:rsidR="00961D92" w:rsidRPr="00DE0CA5">
        <w:rPr>
          <w:rFonts w:cs="Times"/>
        </w:rPr>
        <w:t xml:space="preserve"> human values</w:t>
      </w:r>
      <w:r w:rsidR="006D7D58">
        <w:rPr>
          <w:rFonts w:cs="Times"/>
        </w:rPr>
        <w:t>.</w:t>
      </w:r>
    </w:p>
    <w:p w14:paraId="763F4C2C" w14:textId="2D0BE55C" w:rsidR="00961D92" w:rsidRPr="00DE0CA5" w:rsidRDefault="00D2008F"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N</w:t>
      </w:r>
      <w:r w:rsidR="00961D92" w:rsidRPr="00DE0CA5">
        <w:rPr>
          <w:rFonts w:cs="Times"/>
        </w:rPr>
        <w:t xml:space="preserve">ot </w:t>
      </w:r>
      <w:r w:rsidR="006D7D58">
        <w:rPr>
          <w:rFonts w:cs="Times"/>
        </w:rPr>
        <w:t>easy</w:t>
      </w:r>
      <w:r w:rsidR="00961D92" w:rsidRPr="00DE0CA5">
        <w:rPr>
          <w:rFonts w:cs="Times"/>
        </w:rPr>
        <w:t xml:space="preserve"> to self-improve</w:t>
      </w:r>
      <w:r w:rsidR="006D7D58">
        <w:rPr>
          <w:rFonts w:cs="Times"/>
        </w:rPr>
        <w:t>.</w:t>
      </w:r>
    </w:p>
    <w:p w14:paraId="3E5F5722" w14:textId="3C6AD66F" w:rsidR="00961D92" w:rsidRPr="00DE0CA5" w:rsidRDefault="00E259E9"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I</w:t>
      </w:r>
      <w:r w:rsidR="00961D92" w:rsidRPr="00DE0CA5">
        <w:rPr>
          <w:rFonts w:cs="Times"/>
        </w:rPr>
        <w:t xml:space="preserve">ts intelligence </w:t>
      </w:r>
      <w:r w:rsidR="002C42AA" w:rsidRPr="00DE0CA5">
        <w:rPr>
          <w:rFonts w:cs="Times"/>
        </w:rPr>
        <w:t>is not</w:t>
      </w:r>
      <w:r w:rsidR="00961D92" w:rsidRPr="00DE0CA5">
        <w:rPr>
          <w:rFonts w:cs="Times"/>
        </w:rPr>
        <w:t xml:space="preserve"> above human</w:t>
      </w:r>
      <w:r w:rsidR="002C42AA" w:rsidRPr="00DE0CA5">
        <w:rPr>
          <w:rFonts w:cs="Times"/>
        </w:rPr>
        <w:t xml:space="preserve"> (and could be increased in measurable </w:t>
      </w:r>
      <w:r w:rsidR="00F51AB7" w:rsidRPr="00DE0CA5">
        <w:rPr>
          <w:rFonts w:cs="Times"/>
        </w:rPr>
        <w:t xml:space="preserve">and reversible </w:t>
      </w:r>
      <w:r w:rsidR="002C42AA" w:rsidRPr="00DE0CA5">
        <w:rPr>
          <w:rFonts w:cs="Times"/>
        </w:rPr>
        <w:t>way by speeding</w:t>
      </w:r>
      <w:r w:rsidR="00415446" w:rsidRPr="00DE0CA5">
        <w:rPr>
          <w:rFonts w:cs="Times"/>
        </w:rPr>
        <w:t xml:space="preserve"> up</w:t>
      </w:r>
      <w:r w:rsidR="006D7D58">
        <w:rPr>
          <w:rFonts w:cs="Times"/>
        </w:rPr>
        <w:t xml:space="preserve"> or running several copies).</w:t>
      </w:r>
    </w:p>
    <w:p w14:paraId="5E3CB240" w14:textId="69B13C42" w:rsidR="00961D92" w:rsidRPr="00DE0CA5" w:rsidRDefault="00E259E9"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W</w:t>
      </w:r>
      <w:r w:rsidR="00961D92" w:rsidRPr="00DE0CA5">
        <w:rPr>
          <w:rFonts w:cs="Times"/>
        </w:rPr>
        <w:t>e will be able to understand, what is going on with it</w:t>
      </w:r>
      <w:r w:rsidR="006D7D58">
        <w:rPr>
          <w:rFonts w:cs="Times"/>
        </w:rPr>
        <w:t>.</w:t>
      </w:r>
    </w:p>
    <w:p w14:paraId="79C89A18" w14:textId="4F61AB4F" w:rsidR="002C42AA" w:rsidRPr="00DE0CA5" w:rsidRDefault="002C42AA"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It is able to understand context correctly</w:t>
      </w:r>
      <w:r w:rsidR="006D7D58">
        <w:rPr>
          <w:rFonts w:cs="Times"/>
        </w:rPr>
        <w:t>.</w:t>
      </w:r>
    </w:p>
    <w:p w14:paraId="168FEE6B" w14:textId="70F5CEC9" w:rsidR="002C42AA" w:rsidRPr="00DE0CA5" w:rsidRDefault="002C42AA"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We could understand what it thinks</w:t>
      </w:r>
      <w:r w:rsidR="00B84942" w:rsidRPr="00DE0CA5">
        <w:rPr>
          <w:rFonts w:cs="Times"/>
        </w:rPr>
        <w:t>, and it can’t hide its thought stream (as it is presented in the form of internal dialog)</w:t>
      </w:r>
      <w:r w:rsidR="006D7D58">
        <w:rPr>
          <w:rFonts w:cs="Times"/>
        </w:rPr>
        <w:t>.</w:t>
      </w:r>
    </w:p>
    <w:p w14:paraId="633CCBE4" w14:textId="6CC5E797" w:rsidR="002A08E7" w:rsidRPr="00DE0CA5" w:rsidRDefault="002A08E7"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If human consciousness is important for cognition and AI safety, it could be modeled or installed into the upload.</w:t>
      </w:r>
    </w:p>
    <w:p w14:paraId="70B1B6FC" w14:textId="2DF80A86" w:rsidR="002A08E7" w:rsidRPr="00DE0CA5" w:rsidRDefault="002A08E7"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We know typical human failure modes and know how to deal with them</w:t>
      </w:r>
      <w:r w:rsidR="004C1A32" w:rsidRPr="00DE0CA5">
        <w:rPr>
          <w:rFonts w:cs="Times"/>
        </w:rPr>
        <w:t xml:space="preserve">. </w:t>
      </w:r>
    </w:p>
    <w:p w14:paraId="3E39A383" w14:textId="3C7837F6" w:rsidR="006964A4" w:rsidRDefault="006964A4" w:rsidP="00AE1CA1">
      <w:pPr>
        <w:pStyle w:val="ListParagraph"/>
        <w:widowControl w:val="0"/>
        <w:numPr>
          <w:ilvl w:val="0"/>
          <w:numId w:val="20"/>
        </w:numPr>
        <w:autoSpaceDE w:val="0"/>
        <w:autoSpaceDN w:val="0"/>
        <w:adjustRightInd w:val="0"/>
        <w:spacing w:line="280" w:lineRule="atLeast"/>
        <w:jc w:val="both"/>
        <w:rPr>
          <w:rFonts w:cs="Times"/>
        </w:rPr>
      </w:pPr>
      <w:r w:rsidRPr="00DE0CA5">
        <w:rPr>
          <w:rFonts w:cs="Times"/>
        </w:rPr>
        <w:t>Uploads are error prone, as human mind has evolved in the way that it is able to compensate some neurons deaths and even small strokes.</w:t>
      </w:r>
    </w:p>
    <w:p w14:paraId="36AC8585" w14:textId="56B03CD4" w:rsidR="006D7D58" w:rsidRPr="00DE0CA5" w:rsidRDefault="006D7D58" w:rsidP="00AE1CA1">
      <w:pPr>
        <w:pStyle w:val="ListParagraph"/>
        <w:widowControl w:val="0"/>
        <w:numPr>
          <w:ilvl w:val="0"/>
          <w:numId w:val="20"/>
        </w:numPr>
        <w:autoSpaceDE w:val="0"/>
        <w:autoSpaceDN w:val="0"/>
        <w:adjustRightInd w:val="0"/>
        <w:spacing w:line="280" w:lineRule="atLeast"/>
        <w:jc w:val="both"/>
        <w:rPr>
          <w:rFonts w:cs="Times"/>
        </w:rPr>
      </w:pPr>
      <w:r>
        <w:rPr>
          <w:rFonts w:cs="Times"/>
        </w:rPr>
        <w:t>Even if biological humans will extinct, human upload will survive.</w:t>
      </w:r>
    </w:p>
    <w:p w14:paraId="6836F3D2" w14:textId="77777777" w:rsidR="00511C2D" w:rsidRPr="00DE0CA5" w:rsidRDefault="00511C2D" w:rsidP="00285849">
      <w:pPr>
        <w:widowControl w:val="0"/>
        <w:autoSpaceDE w:val="0"/>
        <w:autoSpaceDN w:val="0"/>
        <w:adjustRightInd w:val="0"/>
        <w:spacing w:line="280" w:lineRule="atLeast"/>
        <w:jc w:val="both"/>
        <w:rPr>
          <w:rFonts w:cs="Times"/>
        </w:rPr>
      </w:pPr>
    </w:p>
    <w:p w14:paraId="4B1DD21E" w14:textId="3F5E7486" w:rsidR="007B6A61" w:rsidRPr="00DE0CA5" w:rsidRDefault="001A0391" w:rsidP="00E259E9">
      <w:pPr>
        <w:widowControl w:val="0"/>
        <w:autoSpaceDE w:val="0"/>
        <w:autoSpaceDN w:val="0"/>
        <w:adjustRightInd w:val="0"/>
        <w:spacing w:line="280" w:lineRule="atLeast"/>
        <w:ind w:firstLine="360"/>
        <w:jc w:val="both"/>
        <w:rPr>
          <w:rFonts w:cs="Times"/>
        </w:rPr>
      </w:pPr>
      <w:r w:rsidRPr="00DE0CA5">
        <w:rPr>
          <w:rFonts w:cs="Times"/>
        </w:rPr>
        <w:t xml:space="preserve">We could also choose actual set of values </w:t>
      </w:r>
      <w:r w:rsidR="00511C2D" w:rsidRPr="00DE0CA5">
        <w:rPr>
          <w:rFonts w:cs="Times"/>
        </w:rPr>
        <w:t xml:space="preserve">by uploading a human with known set of values. It could be a human with extensive training in moral philosophy, programming, AI safety theory and any other relevant disciplines. </w:t>
      </w:r>
      <w:r w:rsidR="007B6A61" w:rsidRPr="00DE0CA5">
        <w:rPr>
          <w:rFonts w:cs="Times"/>
        </w:rPr>
        <w:t>He may prepare to such uploading for years, and be copy-positive (that is, positive that many of his copies will exist and will be often rebooted)</w:t>
      </w:r>
      <w:r w:rsidR="00E259E9" w:rsidRPr="00DE0CA5">
        <w:rPr>
          <w:rFonts w:cs="Times"/>
        </w:rPr>
        <w:t>.</w:t>
      </w:r>
    </w:p>
    <w:p w14:paraId="2E16EE1B" w14:textId="0098D650" w:rsidR="00B84942" w:rsidRPr="00DE0CA5" w:rsidRDefault="007B6A61" w:rsidP="00E259E9">
      <w:pPr>
        <w:widowControl w:val="0"/>
        <w:autoSpaceDE w:val="0"/>
        <w:autoSpaceDN w:val="0"/>
        <w:adjustRightInd w:val="0"/>
        <w:spacing w:line="280" w:lineRule="atLeast"/>
        <w:ind w:firstLine="360"/>
        <w:jc w:val="both"/>
        <w:rPr>
          <w:rFonts w:cs="Times"/>
        </w:rPr>
      </w:pPr>
      <w:r w:rsidRPr="00DE0CA5">
        <w:rPr>
          <w:rFonts w:cs="Times"/>
        </w:rPr>
        <w:t>As human upload is very large</w:t>
      </w:r>
      <w:r w:rsidR="00AE1CA1" w:rsidRPr="00DE0CA5">
        <w:rPr>
          <w:rFonts w:cs="Times"/>
        </w:rPr>
        <w:t xml:space="preserve"> and messy computer program, it</w:t>
      </w:r>
      <w:r w:rsidRPr="00DE0CA5">
        <w:rPr>
          <w:rFonts w:cs="Times"/>
        </w:rPr>
        <w:t xml:space="preserve"> is not easy to improve </w:t>
      </w:r>
      <w:r w:rsidR="00AE1CA1" w:rsidRPr="00DE0CA5">
        <w:rPr>
          <w:rFonts w:cs="Times"/>
        </w:rPr>
        <w:t>the upload</w:t>
      </w:r>
      <w:r w:rsidRPr="00DE0CA5">
        <w:rPr>
          <w:rFonts w:cs="Times"/>
        </w:rPr>
        <w:t xml:space="preserve">, or its improvement can’t gain exponential growth. We may run it quickly, or use </w:t>
      </w:r>
      <w:r w:rsidR="003D7B97" w:rsidRPr="00DE0CA5">
        <w:rPr>
          <w:rFonts w:cs="Times"/>
        </w:rPr>
        <w:t>analogues</w:t>
      </w:r>
      <w:r w:rsidRPr="00DE0CA5">
        <w:rPr>
          <w:rFonts w:cs="Times"/>
        </w:rPr>
        <w:t xml:space="preserve"> of </w:t>
      </w:r>
      <w:r w:rsidR="003D7B97" w:rsidRPr="00DE0CA5">
        <w:rPr>
          <w:rFonts w:cs="Times"/>
        </w:rPr>
        <w:t>some</w:t>
      </w:r>
      <w:r w:rsidRPr="00DE0CA5">
        <w:rPr>
          <w:rFonts w:cs="Times"/>
        </w:rPr>
        <w:t xml:space="preserve"> stimulating drugs, but such improvement will be marg</w:t>
      </w:r>
      <w:r w:rsidR="006D7D58">
        <w:rPr>
          <w:rFonts w:cs="Times"/>
        </w:rPr>
        <w:t>inal, and i</w:t>
      </w:r>
      <w:r w:rsidR="00B84942" w:rsidRPr="00DE0CA5">
        <w:rPr>
          <w:rFonts w:cs="Times"/>
        </w:rPr>
        <w:t xml:space="preserve">t is better, </w:t>
      </w:r>
      <w:r w:rsidR="006D7D58">
        <w:rPr>
          <w:rFonts w:cs="Times"/>
        </w:rPr>
        <w:t>as it</w:t>
      </w:r>
      <w:r w:rsidR="00B84942" w:rsidRPr="00DE0CA5">
        <w:rPr>
          <w:rFonts w:cs="Times"/>
        </w:rPr>
        <w:t xml:space="preserve"> </w:t>
      </w:r>
      <w:r w:rsidR="006D7D58">
        <w:rPr>
          <w:rFonts w:cs="Times"/>
        </w:rPr>
        <w:t>thus will be</w:t>
      </w:r>
      <w:r w:rsidR="00B84942" w:rsidRPr="00DE0CA5">
        <w:rPr>
          <w:rFonts w:cs="Times"/>
        </w:rPr>
        <w:t xml:space="preserve"> controllable and predictable, and could be turn off. If we run human upload 1000 times quicker, we could get roughly</w:t>
      </w:r>
      <w:r w:rsidR="006D7D58">
        <w:rPr>
          <w:rFonts w:cs="Times"/>
        </w:rPr>
        <w:t xml:space="preserve"> log(</w:t>
      </w:r>
      <w:r w:rsidR="00B84942" w:rsidRPr="00DE0CA5">
        <w:rPr>
          <w:rFonts w:cs="Times"/>
        </w:rPr>
        <w:t>1000</w:t>
      </w:r>
      <w:r w:rsidR="006D7D58">
        <w:rPr>
          <w:rFonts w:cs="Times"/>
        </w:rPr>
        <w:t>)</w:t>
      </w:r>
      <w:r w:rsidR="00B84942" w:rsidRPr="00DE0CA5">
        <w:rPr>
          <w:rFonts w:cs="Times"/>
        </w:rPr>
        <w:t xml:space="preserve"> ti</w:t>
      </w:r>
      <w:r w:rsidR="00E259E9" w:rsidRPr="00DE0CA5">
        <w:rPr>
          <w:rFonts w:cs="Times"/>
        </w:rPr>
        <w:t>m</w:t>
      </w:r>
      <w:r w:rsidR="00B84942" w:rsidRPr="00DE0CA5">
        <w:rPr>
          <w:rFonts w:cs="Times"/>
        </w:rPr>
        <w:t>es increase in performance</w:t>
      </w:r>
      <w:r w:rsidR="006D7D58">
        <w:rPr>
          <w:rFonts w:cs="Times"/>
        </w:rPr>
        <w:t xml:space="preserve"> </w:t>
      </w:r>
      <w:r w:rsidR="006D7D58">
        <w:rPr>
          <w:rFonts w:cs="Times"/>
        </w:rPr>
        <w:fldChar w:fldCharType="begin"/>
      </w:r>
      <w:r w:rsidR="006D7D58">
        <w:rPr>
          <w:rFonts w:cs="Times"/>
        </w:rPr>
        <w:instrText xml:space="preserve"> ADDIN ZOTERO_ITEM CSL_CITATION {"citationID":"a4q56e9d8p","properties":{"formattedCitation":"(Turchin &amp; Denkenberger, 2017b)","plainCitation":"(Turchin &amp; Denkenberger, 2017b)","noteIndex":0},"citationItems":[{"id":2680,"uris":["http://zotero.org/users/3736454/items/C3C8IAXZ"],"uri":["http://zotero.org/users/3736454/items/C3C8IAXZ"],"itemData":{"id":2680,"type":"manuscript","title":"Levels of self-improvment of AI","author":[{"family":"Turchin","given":"A."},{"family":"Denkenberger","given":"D."}],"issued":{"date-parts":[["2017"]]}}}],"schema":"https://github.com/citation-style-language/schema/raw/master/csl-citation.json"} </w:instrText>
      </w:r>
      <w:r w:rsidR="006D7D58">
        <w:rPr>
          <w:rFonts w:cs="Times"/>
        </w:rPr>
        <w:fldChar w:fldCharType="separate"/>
      </w:r>
      <w:r w:rsidR="006D7D58">
        <w:rPr>
          <w:rFonts w:cs="Times"/>
          <w:noProof/>
        </w:rPr>
        <w:t>(Turchin &amp; Denkenberger, 2017b)</w:t>
      </w:r>
      <w:r w:rsidR="006D7D58">
        <w:rPr>
          <w:rFonts w:cs="Times"/>
        </w:rPr>
        <w:fldChar w:fldCharType="end"/>
      </w:r>
      <w:r w:rsidR="00B84942" w:rsidRPr="00DE0CA5">
        <w:rPr>
          <w:rFonts w:cs="Times"/>
        </w:rPr>
        <w:t>.</w:t>
      </w:r>
    </w:p>
    <w:p w14:paraId="00D0EB9B" w14:textId="2878A05B" w:rsidR="001A0391" w:rsidRPr="00DE0CA5" w:rsidRDefault="007B6A61" w:rsidP="00E259E9">
      <w:pPr>
        <w:widowControl w:val="0"/>
        <w:autoSpaceDE w:val="0"/>
        <w:autoSpaceDN w:val="0"/>
        <w:adjustRightInd w:val="0"/>
        <w:spacing w:line="280" w:lineRule="atLeast"/>
        <w:ind w:firstLine="360"/>
        <w:jc w:val="both"/>
        <w:rPr>
          <w:rFonts w:cs="Times"/>
        </w:rPr>
      </w:pPr>
      <w:r w:rsidRPr="00DE0CA5">
        <w:rPr>
          <w:rFonts w:cs="Times"/>
        </w:rPr>
        <w:t xml:space="preserve">What is more important, it is difficult to improve </w:t>
      </w:r>
      <w:r w:rsidR="006D7D58">
        <w:rPr>
          <w:rFonts w:cs="Times"/>
        </w:rPr>
        <w:t>the upload</w:t>
      </w:r>
      <w:r w:rsidRPr="00DE0CA5">
        <w:rPr>
          <w:rFonts w:cs="Times"/>
        </w:rPr>
        <w:t xml:space="preserve"> from inside, as </w:t>
      </w:r>
      <w:r w:rsidR="003D7B97" w:rsidRPr="00DE0CA5">
        <w:rPr>
          <w:rFonts w:cs="Times"/>
        </w:rPr>
        <w:t>internal</w:t>
      </w:r>
      <w:r w:rsidRPr="00DE0CA5">
        <w:rPr>
          <w:rFonts w:cs="Times"/>
        </w:rPr>
        <w:t xml:space="preserve"> complexity </w:t>
      </w:r>
      <w:r w:rsidR="003D7B97" w:rsidRPr="00DE0CA5">
        <w:rPr>
          <w:rFonts w:cs="Times"/>
        </w:rPr>
        <w:t>of its m</w:t>
      </w:r>
      <w:r w:rsidR="006D7D58">
        <w:rPr>
          <w:rFonts w:cs="Times"/>
        </w:rPr>
        <w:t>essy code is greater than the</w:t>
      </w:r>
      <w:r w:rsidRPr="00DE0CA5">
        <w:rPr>
          <w:rFonts w:cs="Times"/>
        </w:rPr>
        <w:t xml:space="preserve"> size of its </w:t>
      </w:r>
      <w:r w:rsidR="003D7B97" w:rsidRPr="00DE0CA5">
        <w:rPr>
          <w:rFonts w:cs="Times"/>
        </w:rPr>
        <w:t xml:space="preserve">memory. Expected size of </w:t>
      </w:r>
      <w:r w:rsidR="00E259E9" w:rsidRPr="00DE0CA5">
        <w:rPr>
          <w:rFonts w:cs="Times"/>
        </w:rPr>
        <w:t xml:space="preserve">a </w:t>
      </w:r>
      <w:r w:rsidR="003D7B97" w:rsidRPr="00DE0CA5">
        <w:rPr>
          <w:rFonts w:cs="Times"/>
        </w:rPr>
        <w:t>human upload is 10</w:t>
      </w:r>
      <w:r w:rsidR="00E259E9" w:rsidRPr="00DE0CA5">
        <w:rPr>
          <w:rFonts w:cs="Times"/>
          <w:vertAlign w:val="superscript"/>
        </w:rPr>
        <w:t>15</w:t>
      </w:r>
      <w:r w:rsidR="003D7B97" w:rsidRPr="00DE0CA5">
        <w:rPr>
          <w:rFonts w:cs="Times"/>
        </w:rPr>
        <w:t xml:space="preserve"> bytes, and its working memory is the same as in humans. </w:t>
      </w:r>
      <w:r w:rsidR="00511C2D" w:rsidRPr="00DE0CA5">
        <w:rPr>
          <w:rFonts w:cs="Times"/>
        </w:rPr>
        <w:t xml:space="preserve"> </w:t>
      </w:r>
    </w:p>
    <w:p w14:paraId="32C1AF43" w14:textId="1044798D" w:rsidR="003D7B97" w:rsidRPr="00DE0CA5" w:rsidRDefault="003D7B97" w:rsidP="00E259E9">
      <w:pPr>
        <w:widowControl w:val="0"/>
        <w:autoSpaceDE w:val="0"/>
        <w:autoSpaceDN w:val="0"/>
        <w:adjustRightInd w:val="0"/>
        <w:spacing w:line="280" w:lineRule="atLeast"/>
        <w:ind w:firstLine="360"/>
        <w:jc w:val="both"/>
        <w:rPr>
          <w:rFonts w:cs="Times"/>
        </w:rPr>
      </w:pPr>
      <w:r w:rsidRPr="00DE0CA5">
        <w:rPr>
          <w:rFonts w:cs="Times"/>
        </w:rPr>
        <w:t xml:space="preserve">Human upload may run on higher speed and will be overstimulated, but its general level of intelligence will be on the same level as of humans, so its logic and actions could be matched and understand by a group of people.  </w:t>
      </w:r>
    </w:p>
    <w:p w14:paraId="1DD92F5B" w14:textId="2D7877EB" w:rsidR="00F51AB7" w:rsidRPr="00DE0CA5" w:rsidRDefault="00F51AB7" w:rsidP="00E259E9">
      <w:pPr>
        <w:widowControl w:val="0"/>
        <w:autoSpaceDE w:val="0"/>
        <w:autoSpaceDN w:val="0"/>
        <w:adjustRightInd w:val="0"/>
        <w:spacing w:line="280" w:lineRule="atLeast"/>
        <w:ind w:firstLine="360"/>
        <w:jc w:val="both"/>
        <w:rPr>
          <w:rFonts w:cs="Times"/>
        </w:rPr>
      </w:pPr>
      <w:r w:rsidRPr="00DE0CA5">
        <w:rPr>
          <w:rFonts w:cs="Times"/>
        </w:rPr>
        <w:t>Even if everything goes wrong, and only a human upload(s) survives, it will be still continue</w:t>
      </w:r>
      <w:r w:rsidR="00E259E9" w:rsidRPr="00DE0CA5">
        <w:rPr>
          <w:rFonts w:cs="Times"/>
        </w:rPr>
        <w:t>d</w:t>
      </w:r>
      <w:r w:rsidRPr="00DE0CA5">
        <w:rPr>
          <w:rFonts w:cs="Times"/>
        </w:rPr>
        <w:t xml:space="preserve"> of humanity.</w:t>
      </w:r>
    </w:p>
    <w:p w14:paraId="449C05B6" w14:textId="77777777" w:rsidR="003D7B97" w:rsidRDefault="003D7B97" w:rsidP="00285849">
      <w:pPr>
        <w:widowControl w:val="0"/>
        <w:autoSpaceDE w:val="0"/>
        <w:autoSpaceDN w:val="0"/>
        <w:adjustRightInd w:val="0"/>
        <w:spacing w:line="280" w:lineRule="atLeast"/>
        <w:jc w:val="both"/>
        <w:rPr>
          <w:rFonts w:cs="Times"/>
        </w:rPr>
      </w:pPr>
    </w:p>
    <w:p w14:paraId="63424F56" w14:textId="77777777" w:rsidR="00A562D0" w:rsidRDefault="00A562D0" w:rsidP="00285849">
      <w:pPr>
        <w:widowControl w:val="0"/>
        <w:autoSpaceDE w:val="0"/>
        <w:autoSpaceDN w:val="0"/>
        <w:adjustRightInd w:val="0"/>
        <w:spacing w:line="280" w:lineRule="atLeast"/>
        <w:jc w:val="both"/>
        <w:rPr>
          <w:rFonts w:cs="Times"/>
        </w:rPr>
      </w:pPr>
    </w:p>
    <w:p w14:paraId="1CCBC56B" w14:textId="77777777" w:rsidR="00A562D0" w:rsidRPr="00DE0CA5" w:rsidRDefault="00A562D0" w:rsidP="00285849">
      <w:pPr>
        <w:widowControl w:val="0"/>
        <w:autoSpaceDE w:val="0"/>
        <w:autoSpaceDN w:val="0"/>
        <w:adjustRightInd w:val="0"/>
        <w:spacing w:line="280" w:lineRule="atLeast"/>
        <w:jc w:val="both"/>
        <w:rPr>
          <w:rFonts w:cs="Times"/>
        </w:rPr>
      </w:pPr>
    </w:p>
    <w:p w14:paraId="33DAF7D8" w14:textId="421A7558" w:rsidR="003D7B97" w:rsidRPr="00E54789" w:rsidRDefault="000B64BA" w:rsidP="00E54789">
      <w:pPr>
        <w:pStyle w:val="Heading2"/>
        <w:jc w:val="both"/>
        <w:rPr>
          <w:rFonts w:ascii="Latin Modern Roman 10" w:hAnsi="Latin Modern Roman 10"/>
        </w:rPr>
      </w:pPr>
      <w:bookmarkStart w:id="11" w:name="_Toc510798240"/>
      <w:bookmarkStart w:id="12" w:name="_Toc1490527"/>
      <w:r>
        <w:rPr>
          <w:rFonts w:ascii="Latin Modern Roman 10" w:hAnsi="Latin Modern Roman 10"/>
        </w:rPr>
        <w:lastRenderedPageBreak/>
        <w:t>3</w:t>
      </w:r>
      <w:r w:rsidR="003D7B97" w:rsidRPr="00DE0CA5">
        <w:rPr>
          <w:rFonts w:ascii="Latin Modern Roman 10" w:hAnsi="Latin Modern Roman 10"/>
        </w:rPr>
        <w:t xml:space="preserve">.2. Potential problems with human </w:t>
      </w:r>
      <w:r w:rsidR="004C1A32" w:rsidRPr="00DE0CA5">
        <w:rPr>
          <w:rFonts w:ascii="Latin Modern Roman 10" w:hAnsi="Latin Modern Roman 10"/>
        </w:rPr>
        <w:t xml:space="preserve">upload as </w:t>
      </w:r>
      <w:r w:rsidR="006D7D58">
        <w:rPr>
          <w:rFonts w:ascii="Latin Modern Roman 10" w:hAnsi="Latin Modern Roman 10"/>
        </w:rPr>
        <w:t xml:space="preserve">a </w:t>
      </w:r>
      <w:r w:rsidR="004C1A32" w:rsidRPr="00DE0CA5">
        <w:rPr>
          <w:rFonts w:ascii="Latin Modern Roman 10" w:hAnsi="Latin Modern Roman 10"/>
        </w:rPr>
        <w:t>S</w:t>
      </w:r>
      <w:r w:rsidR="003D7B97" w:rsidRPr="00DE0CA5">
        <w:rPr>
          <w:rFonts w:ascii="Latin Modern Roman 10" w:hAnsi="Latin Modern Roman 10"/>
        </w:rPr>
        <w:t>afe AI</w:t>
      </w:r>
      <w:bookmarkEnd w:id="11"/>
      <w:bookmarkEnd w:id="12"/>
    </w:p>
    <w:p w14:paraId="5867D784" w14:textId="23504075" w:rsidR="003D7B97" w:rsidRPr="00DE0CA5" w:rsidRDefault="00F51AB7" w:rsidP="00285849">
      <w:pPr>
        <w:widowControl w:val="0"/>
        <w:autoSpaceDE w:val="0"/>
        <w:autoSpaceDN w:val="0"/>
        <w:adjustRightInd w:val="0"/>
        <w:spacing w:line="280" w:lineRule="atLeast"/>
        <w:jc w:val="both"/>
        <w:rPr>
          <w:rFonts w:cs="Times"/>
        </w:rPr>
      </w:pPr>
      <w:r w:rsidRPr="00DE0CA5">
        <w:rPr>
          <w:rFonts w:cs="Times"/>
        </w:rPr>
        <w:t xml:space="preserve">1. </w:t>
      </w:r>
      <w:r w:rsidR="003D7B97" w:rsidRPr="00DE0CA5">
        <w:rPr>
          <w:rFonts w:cs="Times"/>
        </w:rPr>
        <w:t xml:space="preserve">As Bostrom and others wrote, </w:t>
      </w:r>
      <w:r w:rsidR="003D7B97" w:rsidRPr="00DE0CA5">
        <w:rPr>
          <w:rFonts w:cs="Times"/>
          <w:i/>
        </w:rPr>
        <w:t>creation of human upload may not prevent later creation of non-human superintelligence</w:t>
      </w:r>
      <w:r w:rsidR="006829B9">
        <w:rPr>
          <w:rFonts w:cs="Times"/>
          <w:i/>
        </w:rPr>
        <w:t xml:space="preserve"> </w:t>
      </w:r>
      <w:r w:rsidR="006829B9" w:rsidRPr="006829B9">
        <w:rPr>
          <w:rFonts w:cs="Times"/>
        </w:rPr>
        <w:fldChar w:fldCharType="begin"/>
      </w:r>
      <w:r w:rsidR="006829B9" w:rsidRPr="006829B9">
        <w:rPr>
          <w:rFonts w:cs="Times"/>
        </w:rPr>
        <w:instrText xml:space="preserve"> ADDIN ZOTERO_ITEM CSL_CITATION {"citationID":"a6ia6jmhc1","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6829B9" w:rsidRPr="006829B9">
        <w:rPr>
          <w:rFonts w:cs="Times"/>
        </w:rPr>
        <w:fldChar w:fldCharType="separate"/>
      </w:r>
      <w:r w:rsidR="006829B9" w:rsidRPr="006829B9">
        <w:rPr>
          <w:rFonts w:cs="Times"/>
          <w:noProof/>
        </w:rPr>
        <w:t>(Bostrom, 2014)</w:t>
      </w:r>
      <w:r w:rsidR="006829B9" w:rsidRPr="006829B9">
        <w:rPr>
          <w:rFonts w:cs="Times"/>
        </w:rPr>
        <w:fldChar w:fldCharType="end"/>
      </w:r>
      <w:r w:rsidR="003D7B97" w:rsidRPr="006829B9">
        <w:rPr>
          <w:rFonts w:cs="Times"/>
        </w:rPr>
        <w:t>,</w:t>
      </w:r>
      <w:r w:rsidR="003D7B97" w:rsidRPr="00DE0CA5">
        <w:rPr>
          <w:rFonts w:cs="Times"/>
        </w:rPr>
        <w:t xml:space="preserve"> and even help in it by providing needed insight and instruments.</w:t>
      </w:r>
      <w:r w:rsidR="00094B01" w:rsidRPr="00DE0CA5">
        <w:rPr>
          <w:rFonts w:cs="Times"/>
        </w:rPr>
        <w:t xml:space="preserve"> ––Reply: </w:t>
      </w:r>
      <w:r w:rsidR="003D7B97" w:rsidRPr="00DE0CA5">
        <w:rPr>
          <w:rFonts w:cs="Times"/>
        </w:rPr>
        <w:t xml:space="preserve"> In our case, </w:t>
      </w:r>
      <w:r w:rsidR="00094B01" w:rsidRPr="00DE0CA5">
        <w:rPr>
          <w:rFonts w:cs="Times"/>
        </w:rPr>
        <w:t>of</w:t>
      </w:r>
      <w:r w:rsidRPr="00DE0CA5">
        <w:rPr>
          <w:rFonts w:cs="Times"/>
        </w:rPr>
        <w:t xml:space="preserve"> AI N</w:t>
      </w:r>
      <w:r w:rsidR="003D7B97" w:rsidRPr="00DE0CA5">
        <w:rPr>
          <w:rFonts w:cs="Times"/>
        </w:rPr>
        <w:t>anny based in human upload</w:t>
      </w:r>
      <w:r w:rsidR="002D7F3E" w:rsidRPr="00DE0CA5">
        <w:rPr>
          <w:rFonts w:cs="Times"/>
        </w:rPr>
        <w:t xml:space="preserve">, it will be not a problem, as we will use the upload based AI to prevent superintelligence creation. </w:t>
      </w:r>
    </w:p>
    <w:p w14:paraId="4FE47ACE" w14:textId="77777777" w:rsidR="002D7F3E" w:rsidRPr="00DE0CA5" w:rsidRDefault="002D7F3E" w:rsidP="00285849">
      <w:pPr>
        <w:widowControl w:val="0"/>
        <w:autoSpaceDE w:val="0"/>
        <w:autoSpaceDN w:val="0"/>
        <w:adjustRightInd w:val="0"/>
        <w:spacing w:line="280" w:lineRule="atLeast"/>
        <w:jc w:val="both"/>
        <w:rPr>
          <w:rFonts w:cs="Times"/>
        </w:rPr>
      </w:pPr>
    </w:p>
    <w:p w14:paraId="6912DAE2" w14:textId="0A45BEEB" w:rsidR="002D7F3E" w:rsidRPr="00DE0CA5" w:rsidRDefault="00F51AB7" w:rsidP="00285849">
      <w:pPr>
        <w:widowControl w:val="0"/>
        <w:autoSpaceDE w:val="0"/>
        <w:autoSpaceDN w:val="0"/>
        <w:adjustRightInd w:val="0"/>
        <w:spacing w:line="280" w:lineRule="atLeast"/>
        <w:jc w:val="both"/>
        <w:rPr>
          <w:rFonts w:cs="Times"/>
        </w:rPr>
      </w:pPr>
      <w:r w:rsidRPr="00DE0CA5">
        <w:rPr>
          <w:rFonts w:cs="Times"/>
        </w:rPr>
        <w:t>2</w:t>
      </w:r>
      <w:r w:rsidRPr="00DE0CA5">
        <w:rPr>
          <w:rFonts w:cs="Times"/>
          <w:i/>
        </w:rPr>
        <w:t>.  M</w:t>
      </w:r>
      <w:r w:rsidR="002D7F3E" w:rsidRPr="00DE0CA5">
        <w:rPr>
          <w:rFonts w:cs="Times"/>
          <w:i/>
        </w:rPr>
        <w:t>essy values presentation in human uploads may produce strange and dangerous behavior.</w:t>
      </w:r>
      <w:r w:rsidR="002D7F3E" w:rsidRPr="00DE0CA5">
        <w:rPr>
          <w:rFonts w:cs="Times"/>
        </w:rPr>
        <w:t xml:space="preserve"> We know many example of bad humans, or good humans affected by short emotion, like anger, who did a lot of crimes.</w:t>
      </w:r>
      <w:r w:rsidRPr="00DE0CA5">
        <w:rPr>
          <w:rFonts w:cs="Times"/>
        </w:rPr>
        <w:t xml:space="preserve"> Also</w:t>
      </w:r>
      <w:r w:rsidR="00AE1CA1" w:rsidRPr="00DE0CA5">
        <w:rPr>
          <w:rFonts w:cs="Times"/>
        </w:rPr>
        <w:t>,</w:t>
      </w:r>
      <w:r w:rsidRPr="00DE0CA5">
        <w:rPr>
          <w:rFonts w:cs="Times"/>
        </w:rPr>
        <w:t xml:space="preserve"> human</w:t>
      </w:r>
      <w:r w:rsidR="00125A80" w:rsidRPr="00DE0CA5">
        <w:rPr>
          <w:rFonts w:cs="Times"/>
        </w:rPr>
        <w:t>s</w:t>
      </w:r>
      <w:r w:rsidRPr="00DE0CA5">
        <w:rPr>
          <w:rFonts w:cs="Times"/>
        </w:rPr>
        <w:t xml:space="preserve"> are known to have many </w:t>
      </w:r>
      <w:r w:rsidR="00C116AC" w:rsidRPr="00DE0CA5">
        <w:rPr>
          <w:rFonts w:cs="Times"/>
        </w:rPr>
        <w:t>undesired traits. Do we want that AI will have sex drive and want to have sex with human beings? What about</w:t>
      </w:r>
      <w:r w:rsidR="00125A80" w:rsidRPr="00DE0CA5">
        <w:rPr>
          <w:rFonts w:cs="Times"/>
        </w:rPr>
        <w:t xml:space="preserve"> depression, suicide ideation? Hitler was a human too.  – </w:t>
      </w:r>
      <w:r w:rsidR="00125A80" w:rsidRPr="00D91C1B">
        <w:rPr>
          <w:rFonts w:cs="Times"/>
          <w:highlight w:val="yellow"/>
        </w:rPr>
        <w:t>Reply: bad behavior is not default mode for humans, and it could be fixed by Narrow AI scaffolding discussed below.</w:t>
      </w:r>
      <w:r w:rsidR="00125A80" w:rsidRPr="00DE0CA5">
        <w:rPr>
          <w:rFonts w:cs="Times"/>
        </w:rPr>
        <w:t xml:space="preserve"> </w:t>
      </w:r>
    </w:p>
    <w:p w14:paraId="3309A205" w14:textId="77777777" w:rsidR="00CA3E09" w:rsidRPr="00DE0CA5" w:rsidRDefault="00CA3E09" w:rsidP="00285849">
      <w:pPr>
        <w:widowControl w:val="0"/>
        <w:autoSpaceDE w:val="0"/>
        <w:autoSpaceDN w:val="0"/>
        <w:adjustRightInd w:val="0"/>
        <w:spacing w:line="280" w:lineRule="atLeast"/>
        <w:jc w:val="both"/>
        <w:rPr>
          <w:rFonts w:cs="Times"/>
        </w:rPr>
      </w:pPr>
    </w:p>
    <w:p w14:paraId="6B3098D0" w14:textId="49D53CDB" w:rsidR="00604629" w:rsidRPr="00DE0CA5" w:rsidRDefault="00A2375A" w:rsidP="00285849">
      <w:pPr>
        <w:widowControl w:val="0"/>
        <w:autoSpaceDE w:val="0"/>
        <w:autoSpaceDN w:val="0"/>
        <w:adjustRightInd w:val="0"/>
        <w:spacing w:line="280" w:lineRule="atLeast"/>
        <w:jc w:val="both"/>
        <w:rPr>
          <w:rFonts w:cs="Times"/>
        </w:rPr>
      </w:pPr>
      <w:r w:rsidRPr="00DE0CA5">
        <w:rPr>
          <w:rFonts w:cs="Times"/>
          <w:i/>
        </w:rPr>
        <w:t xml:space="preserve">2a. </w:t>
      </w:r>
      <w:r w:rsidR="00604629" w:rsidRPr="00DE0CA5">
        <w:rPr>
          <w:rFonts w:cs="Times"/>
          <w:i/>
        </w:rPr>
        <w:t>Small variation</w:t>
      </w:r>
      <w:r w:rsidR="00273AC0">
        <w:rPr>
          <w:rFonts w:cs="Times"/>
          <w:i/>
        </w:rPr>
        <w:t>s</w:t>
      </w:r>
      <w:r w:rsidR="00604629" w:rsidRPr="00DE0CA5">
        <w:rPr>
          <w:rFonts w:cs="Times"/>
          <w:i/>
        </w:rPr>
        <w:t xml:space="preserve"> in human mind upload will produce dystopian outcomes. </w:t>
      </w:r>
      <w:r w:rsidR="00604629" w:rsidRPr="00DE0CA5">
        <w:rPr>
          <w:rFonts w:cs="Times"/>
        </w:rPr>
        <w:t xml:space="preserve">90 per cent of a human value is not human value at all, but something uncanny similar. Reply: as human upload could be tested, </w:t>
      </w:r>
      <w:r w:rsidR="00273AC0">
        <w:rPr>
          <w:rFonts w:cs="Times"/>
        </w:rPr>
        <w:t>this</w:t>
      </w:r>
      <w:r w:rsidR="00604629" w:rsidRPr="00DE0CA5">
        <w:rPr>
          <w:rFonts w:cs="Times"/>
        </w:rPr>
        <w:t xml:space="preserve"> could be compensated. </w:t>
      </w:r>
    </w:p>
    <w:p w14:paraId="1399626D" w14:textId="77777777" w:rsidR="00CA3E09" w:rsidRPr="00DE0CA5" w:rsidRDefault="00CA3E09" w:rsidP="00285849">
      <w:pPr>
        <w:widowControl w:val="0"/>
        <w:autoSpaceDE w:val="0"/>
        <w:autoSpaceDN w:val="0"/>
        <w:adjustRightInd w:val="0"/>
        <w:spacing w:line="280" w:lineRule="atLeast"/>
        <w:jc w:val="both"/>
        <w:rPr>
          <w:rFonts w:cs="Times"/>
        </w:rPr>
      </w:pPr>
    </w:p>
    <w:p w14:paraId="0DD8E13D" w14:textId="53AD77F6" w:rsidR="0099321C" w:rsidRPr="00DE0CA5" w:rsidRDefault="00A2375A" w:rsidP="00285849">
      <w:pPr>
        <w:widowControl w:val="0"/>
        <w:autoSpaceDE w:val="0"/>
        <w:autoSpaceDN w:val="0"/>
        <w:adjustRightInd w:val="0"/>
        <w:spacing w:line="280" w:lineRule="atLeast"/>
        <w:jc w:val="both"/>
        <w:rPr>
          <w:rFonts w:cs="Times"/>
        </w:rPr>
      </w:pPr>
      <w:r w:rsidRPr="00DE0CA5">
        <w:rPr>
          <w:rFonts w:cs="Times"/>
          <w:i/>
        </w:rPr>
        <w:t xml:space="preserve">2b. </w:t>
      </w:r>
      <w:r w:rsidR="0099321C" w:rsidRPr="00DE0CA5">
        <w:rPr>
          <w:rFonts w:cs="Times"/>
          <w:i/>
        </w:rPr>
        <w:t xml:space="preserve">The goals of neuromorphic AI are unknown for the outside viewer and even </w:t>
      </w:r>
      <w:r w:rsidR="00860CCA">
        <w:rPr>
          <w:rFonts w:cs="Times"/>
          <w:i/>
        </w:rPr>
        <w:t>to</w:t>
      </w:r>
      <w:r w:rsidR="0099321C" w:rsidRPr="00DE0CA5">
        <w:rPr>
          <w:rFonts w:cs="Times"/>
          <w:i/>
        </w:rPr>
        <w:t xml:space="preserve"> itself.</w:t>
      </w:r>
      <w:r w:rsidR="0099321C" w:rsidRPr="00DE0CA5">
        <w:rPr>
          <w:rFonts w:cs="Times"/>
        </w:rPr>
        <w:t xml:space="preserve">  Reply: Human mind is able to understand its goals and rules and such understanding is more important than blind following </w:t>
      </w:r>
      <w:r w:rsidR="00860CCA">
        <w:rPr>
          <w:rFonts w:cs="Times"/>
        </w:rPr>
        <w:t xml:space="preserve">the </w:t>
      </w:r>
      <w:r w:rsidR="0099321C" w:rsidRPr="00DE0CA5">
        <w:rPr>
          <w:rFonts w:cs="Times"/>
        </w:rPr>
        <w:t xml:space="preserve">rules, which create all sorts of problems like paperclip maximizers. Human minds also could see rules as laws. Human mind is also controlled by external reward, provided through emotions and created by its older part. </w:t>
      </w:r>
    </w:p>
    <w:p w14:paraId="589E256F" w14:textId="77777777" w:rsidR="0099321C" w:rsidRPr="00DE0CA5" w:rsidRDefault="0099321C" w:rsidP="00285849">
      <w:pPr>
        <w:widowControl w:val="0"/>
        <w:autoSpaceDE w:val="0"/>
        <w:autoSpaceDN w:val="0"/>
        <w:adjustRightInd w:val="0"/>
        <w:spacing w:line="280" w:lineRule="atLeast"/>
        <w:jc w:val="both"/>
        <w:rPr>
          <w:rFonts w:cs="Times"/>
        </w:rPr>
      </w:pPr>
    </w:p>
    <w:p w14:paraId="56BFE40D" w14:textId="62F7E1E0" w:rsidR="0099321C" w:rsidRPr="00DE0CA5" w:rsidRDefault="00CA3E09" w:rsidP="00285849">
      <w:pPr>
        <w:widowControl w:val="0"/>
        <w:autoSpaceDE w:val="0"/>
        <w:autoSpaceDN w:val="0"/>
        <w:adjustRightInd w:val="0"/>
        <w:spacing w:line="280" w:lineRule="atLeast"/>
        <w:jc w:val="both"/>
        <w:rPr>
          <w:rFonts w:cs="Times"/>
        </w:rPr>
      </w:pPr>
      <w:r w:rsidRPr="00DE0CA5">
        <w:rPr>
          <w:rFonts w:cs="Times"/>
          <w:i/>
        </w:rPr>
        <w:t>2c. Uploads</w:t>
      </w:r>
      <w:r w:rsidR="0099321C" w:rsidRPr="00DE0CA5">
        <w:rPr>
          <w:rFonts w:cs="Times"/>
          <w:i/>
        </w:rPr>
        <w:t xml:space="preserve"> could have hidden failure models</w:t>
      </w:r>
      <w:r w:rsidR="0099321C" w:rsidRPr="00DE0CA5">
        <w:rPr>
          <w:rFonts w:cs="Times"/>
        </w:rPr>
        <w:t>.</w:t>
      </w:r>
      <w:r w:rsidR="0099321C" w:rsidRPr="00DE0CA5">
        <w:rPr>
          <w:rFonts w:cs="Times"/>
          <w:b/>
        </w:rPr>
        <w:t xml:space="preserve"> </w:t>
      </w:r>
      <w:r w:rsidR="00860CCA">
        <w:rPr>
          <w:rFonts w:cs="Times"/>
        </w:rPr>
        <w:t xml:space="preserve">The canonic (but fictional) </w:t>
      </w:r>
      <w:r w:rsidR="0099321C" w:rsidRPr="00DE0CA5">
        <w:rPr>
          <w:rFonts w:cs="Times"/>
        </w:rPr>
        <w:t>example is neural net designed to recognized tanks but in fact lear</w:t>
      </w:r>
      <w:r w:rsidR="00860CCA">
        <w:rPr>
          <w:rFonts w:cs="Times"/>
        </w:rPr>
        <w:t>ned to recognized day and night</w:t>
      </w:r>
      <w:r w:rsidR="00412FCF">
        <w:rPr>
          <w:rFonts w:cs="Times"/>
        </w:rPr>
        <w:t xml:space="preserve"> </w:t>
      </w:r>
      <w:r w:rsidR="00412FCF">
        <w:rPr>
          <w:rFonts w:cs="Times"/>
        </w:rPr>
        <w:fldChar w:fldCharType="begin"/>
      </w:r>
      <w:r w:rsidR="00412FCF">
        <w:rPr>
          <w:rFonts w:cs="Times"/>
        </w:rPr>
        <w:instrText xml:space="preserve"> ADDIN ZOTERO_ITEM CSL_CITATION {"citationID":"a6ubogieag","properties":{"formattedCitation":"(gwern, 2011)","plainCitation":"(gwern, 2011)","noteIndex":0},"citationItems":[{"id":7770,"uris":["http://zotero.org/users/3736454/items/DLTYG65L"],"uri":["http://zotero.org/users/3736454/items/DLTYG65L"],"itemData":{"id":7770,"type":"post-weblog","title":"The Neural Net Tank Urban Legend - Gwern.net","abstract":"AI folklore tells a story about a neural network trained to detect tanks which instead learned to detect time of day; investigating, this probably never happened.","URL":"https://www.gwern.net/Tanks","language":"en","author":[{"family":"gwern","given":""}],"issued":{"date-parts":[["2011",9,20]]},"accessed":{"date-parts":[["2018",3,27]]}}}],"schema":"https://github.com/citation-style-language/schema/raw/master/csl-citation.json"} </w:instrText>
      </w:r>
      <w:r w:rsidR="00412FCF">
        <w:rPr>
          <w:rFonts w:cs="Times"/>
        </w:rPr>
        <w:fldChar w:fldCharType="separate"/>
      </w:r>
      <w:r w:rsidR="00412FCF">
        <w:rPr>
          <w:rFonts w:cs="Times"/>
          <w:noProof/>
        </w:rPr>
        <w:t>(gwern, 2011)</w:t>
      </w:r>
      <w:r w:rsidR="00412FCF">
        <w:rPr>
          <w:rFonts w:cs="Times"/>
        </w:rPr>
        <w:fldChar w:fldCharType="end"/>
      </w:r>
      <w:r w:rsidR="0099321C" w:rsidRPr="00DE0CA5">
        <w:rPr>
          <w:rFonts w:cs="Times"/>
        </w:rPr>
        <w:t>.</w:t>
      </w:r>
      <w:r w:rsidR="00AC51D6">
        <w:rPr>
          <w:rFonts w:cs="Times"/>
        </w:rPr>
        <w:t xml:space="preserve"> Neural nets have different adversarial examples than humans (for whom such adversarial examples are optical and other illusions).</w:t>
      </w:r>
      <w:r w:rsidR="0099321C" w:rsidRPr="00DE0CA5">
        <w:rPr>
          <w:rFonts w:cs="Times"/>
        </w:rPr>
        <w:t xml:space="preserve"> But after it neural nets become able to demonstrate superhuman performance</w:t>
      </w:r>
      <w:r w:rsidR="00B549D0" w:rsidRPr="00DE0CA5">
        <w:rPr>
          <w:rFonts w:cs="Times"/>
        </w:rPr>
        <w:t xml:space="preserve">, while symbolic and mathematical AI’s can’t do it – in part because of messy nature of surrounding reality. As result, messy AIs appears more robust than pure </w:t>
      </w:r>
      <w:r w:rsidR="00294810" w:rsidRPr="00DE0CA5">
        <w:rPr>
          <w:rFonts w:cs="Times"/>
        </w:rPr>
        <w:t>symbolic AI, and are able to increase quality of their performance arbitrary high.</w:t>
      </w:r>
    </w:p>
    <w:p w14:paraId="2C29F8A1" w14:textId="77777777" w:rsidR="00CA3E09" w:rsidRPr="00DE0CA5" w:rsidRDefault="00CA3E09" w:rsidP="00285849">
      <w:pPr>
        <w:widowControl w:val="0"/>
        <w:autoSpaceDE w:val="0"/>
        <w:autoSpaceDN w:val="0"/>
        <w:adjustRightInd w:val="0"/>
        <w:spacing w:line="280" w:lineRule="atLeast"/>
        <w:jc w:val="both"/>
        <w:rPr>
          <w:rFonts w:cs="Times"/>
        </w:rPr>
      </w:pPr>
    </w:p>
    <w:p w14:paraId="74B69AB3" w14:textId="77777777" w:rsidR="00D852D5" w:rsidRPr="00DE0CA5" w:rsidRDefault="00CA3E09" w:rsidP="00285849">
      <w:pPr>
        <w:widowControl w:val="0"/>
        <w:autoSpaceDE w:val="0"/>
        <w:autoSpaceDN w:val="0"/>
        <w:adjustRightInd w:val="0"/>
        <w:spacing w:line="280" w:lineRule="atLeast"/>
        <w:jc w:val="both"/>
        <w:rPr>
          <w:rFonts w:cs="Times"/>
        </w:rPr>
      </w:pPr>
      <w:r w:rsidRPr="00DE0CA5">
        <w:rPr>
          <w:rFonts w:cs="Times"/>
          <w:i/>
        </w:rPr>
        <w:t>2d</w:t>
      </w:r>
      <w:r w:rsidR="00513AB5" w:rsidRPr="00DE0CA5">
        <w:rPr>
          <w:rFonts w:cs="Times"/>
          <w:i/>
        </w:rPr>
        <w:t>.</w:t>
      </w:r>
      <w:r w:rsidRPr="00DE0CA5">
        <w:rPr>
          <w:rFonts w:cs="Times"/>
          <w:i/>
        </w:rPr>
        <w:t xml:space="preserve"> </w:t>
      </w:r>
      <w:r w:rsidR="00FF4F61" w:rsidRPr="00DE0CA5">
        <w:rPr>
          <w:rFonts w:cs="Times"/>
          <w:i/>
        </w:rPr>
        <w:t>Some human values</w:t>
      </w:r>
      <w:r w:rsidR="004B2115" w:rsidRPr="00DE0CA5">
        <w:rPr>
          <w:rFonts w:cs="Times"/>
          <w:i/>
        </w:rPr>
        <w:t xml:space="preserve"> and traits</w:t>
      </w:r>
      <w:r w:rsidR="00FF4F61" w:rsidRPr="00DE0CA5">
        <w:rPr>
          <w:rFonts w:cs="Times"/>
          <w:i/>
        </w:rPr>
        <w:t xml:space="preserve"> are incompatible with being Nanny or useful upload</w:t>
      </w:r>
      <w:r w:rsidR="00FF4F61" w:rsidRPr="00DE0CA5">
        <w:rPr>
          <w:rFonts w:cs="Times"/>
        </w:rPr>
        <w:t xml:space="preserve">. </w:t>
      </w:r>
    </w:p>
    <w:p w14:paraId="11B68134" w14:textId="7B1C725B" w:rsidR="00D852D5" w:rsidRPr="00DE0CA5" w:rsidRDefault="00FF4F61"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Most humans prefer not to be turn off after task finishing</w:t>
      </w:r>
      <w:r w:rsidR="00D852D5" w:rsidRPr="00DE0CA5">
        <w:rPr>
          <w:rFonts w:cs="Times"/>
        </w:rPr>
        <w:t xml:space="preserve"> </w:t>
      </w:r>
    </w:p>
    <w:p w14:paraId="613631E7" w14:textId="11215910" w:rsidR="00D852D5" w:rsidRPr="00DE0CA5" w:rsidRDefault="00D852D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H</w:t>
      </w:r>
      <w:r w:rsidR="00FF4F61" w:rsidRPr="00DE0CA5">
        <w:rPr>
          <w:rFonts w:cs="Times"/>
        </w:rPr>
        <w:t>uman</w:t>
      </w:r>
      <w:r w:rsidR="004B2115" w:rsidRPr="00DE0CA5">
        <w:rPr>
          <w:rFonts w:cs="Times"/>
        </w:rPr>
        <w:t>s</w:t>
      </w:r>
      <w:r w:rsidR="00FF4F61" w:rsidRPr="00DE0CA5">
        <w:rPr>
          <w:rFonts w:cs="Times"/>
        </w:rPr>
        <w:t xml:space="preserve"> have sex drive, which we don’t expect from robots </w:t>
      </w:r>
    </w:p>
    <w:p w14:paraId="71015C23" w14:textId="5EA47C88" w:rsidR="00D852D5" w:rsidRPr="00DE0CA5" w:rsidRDefault="00D852D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H</w:t>
      </w:r>
      <w:r w:rsidR="00FF4F61" w:rsidRPr="00DE0CA5">
        <w:rPr>
          <w:rFonts w:cs="Times"/>
        </w:rPr>
        <w:t xml:space="preserve">umans tend to abuse power, become power hungry, corrupted, pleasure addicted. </w:t>
      </w:r>
    </w:p>
    <w:p w14:paraId="05DC414B" w14:textId="2A67CD5C" w:rsidR="00D852D5" w:rsidRPr="00DE0CA5" w:rsidRDefault="00D852D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H</w:t>
      </w:r>
      <w:r w:rsidR="00FF4F61" w:rsidRPr="00DE0CA5">
        <w:rPr>
          <w:rFonts w:cs="Times"/>
        </w:rPr>
        <w:t xml:space="preserve">umans have many known cognitive biases </w:t>
      </w:r>
    </w:p>
    <w:p w14:paraId="356F637E" w14:textId="4470DA52" w:rsidR="00D852D5" w:rsidRPr="00DE0CA5" w:rsidRDefault="00D852D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H</w:t>
      </w:r>
      <w:r w:rsidR="00FF4F61" w:rsidRPr="00DE0CA5">
        <w:rPr>
          <w:rFonts w:cs="Times"/>
        </w:rPr>
        <w:t>uman minds have limited capacity in complex tasks.</w:t>
      </w:r>
      <w:r w:rsidR="004B2115" w:rsidRPr="00DE0CA5">
        <w:rPr>
          <w:rFonts w:cs="Times"/>
        </w:rPr>
        <w:t xml:space="preserve"> </w:t>
      </w:r>
    </w:p>
    <w:p w14:paraId="371058B1" w14:textId="77777777" w:rsidR="00D852D5" w:rsidRPr="00DE0CA5" w:rsidRDefault="004B211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 xml:space="preserve">Humans have idea of revolt and treason. </w:t>
      </w:r>
    </w:p>
    <w:p w14:paraId="46DD1E32" w14:textId="77777777" w:rsidR="00D852D5" w:rsidRPr="00DE0CA5" w:rsidRDefault="004B211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lastRenderedPageBreak/>
        <w:t xml:space="preserve">Their mood fluctuates. </w:t>
      </w:r>
    </w:p>
    <w:p w14:paraId="3CA22E42" w14:textId="77777777" w:rsidR="00D852D5" w:rsidRPr="00DE0CA5" w:rsidRDefault="004B2115" w:rsidP="00D852D5">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 xml:space="preserve">The may feel like in a prison, or like a slave while being an ems. </w:t>
      </w:r>
    </w:p>
    <w:p w14:paraId="29431712" w14:textId="0FF066C4" w:rsidR="0099321C" w:rsidRDefault="004B2115" w:rsidP="00285849">
      <w:pPr>
        <w:pStyle w:val="ListParagraph"/>
        <w:widowControl w:val="0"/>
        <w:numPr>
          <w:ilvl w:val="0"/>
          <w:numId w:val="12"/>
        </w:numPr>
        <w:autoSpaceDE w:val="0"/>
        <w:autoSpaceDN w:val="0"/>
        <w:adjustRightInd w:val="0"/>
        <w:spacing w:line="280" w:lineRule="atLeast"/>
        <w:jc w:val="both"/>
        <w:rPr>
          <w:rFonts w:cs="Times"/>
        </w:rPr>
      </w:pPr>
      <w:r w:rsidRPr="00DE0CA5">
        <w:rPr>
          <w:rFonts w:cs="Times"/>
        </w:rPr>
        <w:t>They could be affected by mental disorders, and being without a body and without friends could affect their state of mind.</w:t>
      </w:r>
    </w:p>
    <w:p w14:paraId="074670D6" w14:textId="46113B2E" w:rsidR="00412FCF" w:rsidRDefault="00412FCF" w:rsidP="00285849">
      <w:pPr>
        <w:pStyle w:val="ListParagraph"/>
        <w:widowControl w:val="0"/>
        <w:numPr>
          <w:ilvl w:val="0"/>
          <w:numId w:val="12"/>
        </w:numPr>
        <w:autoSpaceDE w:val="0"/>
        <w:autoSpaceDN w:val="0"/>
        <w:adjustRightInd w:val="0"/>
        <w:spacing w:line="280" w:lineRule="atLeast"/>
        <w:jc w:val="both"/>
        <w:rPr>
          <w:rFonts w:cs="Times"/>
        </w:rPr>
      </w:pPr>
      <w:r>
        <w:rPr>
          <w:rFonts w:cs="Times"/>
        </w:rPr>
        <w:t xml:space="preserve">Human mind may become maniac about anything, and behave as small scale </w:t>
      </w:r>
      <w:proofErr w:type="spellStart"/>
      <w:r>
        <w:rPr>
          <w:rFonts w:cs="Times"/>
        </w:rPr>
        <w:t>paperclipper</w:t>
      </w:r>
      <w:proofErr w:type="spellEnd"/>
      <w:r>
        <w:rPr>
          <w:rFonts w:cs="Times"/>
        </w:rPr>
        <w:t xml:space="preserve"> (hoarders, psychopaths, sexual maniacs and fetishists). Such maniacs mostly limited by the resources.</w:t>
      </w:r>
    </w:p>
    <w:p w14:paraId="4C49CB83" w14:textId="1E181E58" w:rsidR="00412FCF" w:rsidRPr="00DE0CA5" w:rsidRDefault="00412FCF" w:rsidP="00285849">
      <w:pPr>
        <w:pStyle w:val="ListParagraph"/>
        <w:widowControl w:val="0"/>
        <w:numPr>
          <w:ilvl w:val="0"/>
          <w:numId w:val="12"/>
        </w:numPr>
        <w:autoSpaceDE w:val="0"/>
        <w:autoSpaceDN w:val="0"/>
        <w:adjustRightInd w:val="0"/>
        <w:spacing w:line="280" w:lineRule="atLeast"/>
        <w:jc w:val="both"/>
        <w:rPr>
          <w:rFonts w:cs="Times"/>
        </w:rPr>
      </w:pPr>
      <w:r>
        <w:rPr>
          <w:rFonts w:cs="Times"/>
        </w:rPr>
        <w:t>Humans are affected by all sorts of biases.</w:t>
      </w:r>
    </w:p>
    <w:p w14:paraId="48C27A7C" w14:textId="77777777" w:rsidR="008E72D3" w:rsidRPr="00DE0CA5" w:rsidRDefault="008E72D3" w:rsidP="00285849">
      <w:pPr>
        <w:widowControl w:val="0"/>
        <w:autoSpaceDE w:val="0"/>
        <w:autoSpaceDN w:val="0"/>
        <w:adjustRightInd w:val="0"/>
        <w:spacing w:line="280" w:lineRule="atLeast"/>
        <w:jc w:val="both"/>
        <w:rPr>
          <w:rFonts w:cs="Times"/>
        </w:rPr>
      </w:pPr>
    </w:p>
    <w:p w14:paraId="67E1CD66" w14:textId="7B53C58D" w:rsidR="008E72D3" w:rsidRPr="00DE0CA5" w:rsidRDefault="004C1A32" w:rsidP="00285849">
      <w:pPr>
        <w:widowControl w:val="0"/>
        <w:autoSpaceDE w:val="0"/>
        <w:autoSpaceDN w:val="0"/>
        <w:adjustRightInd w:val="0"/>
        <w:spacing w:line="280" w:lineRule="atLeast"/>
        <w:jc w:val="both"/>
        <w:rPr>
          <w:rFonts w:cs="Times"/>
        </w:rPr>
      </w:pPr>
      <w:r w:rsidRPr="00DE0CA5">
        <w:rPr>
          <w:rFonts w:cs="Times"/>
        </w:rPr>
        <w:t>3.</w:t>
      </w:r>
      <w:r w:rsidR="00D852D5" w:rsidRPr="00DE0CA5">
        <w:rPr>
          <w:rFonts w:cs="Times"/>
        </w:rPr>
        <w:t xml:space="preserve"> </w:t>
      </w:r>
      <w:r w:rsidR="008E72D3" w:rsidRPr="00DE0CA5">
        <w:rPr>
          <w:rFonts w:cs="Times"/>
          <w:i/>
        </w:rPr>
        <w:t>Human uploads may evolve unpredictably using some forms of evolutionary strategies</w:t>
      </w:r>
      <w:r w:rsidR="00094B01" w:rsidRPr="00DE0CA5">
        <w:rPr>
          <w:rFonts w:cs="Times"/>
          <w:i/>
        </w:rPr>
        <w:t>.</w:t>
      </w:r>
      <w:r w:rsidR="00D852D5" w:rsidRPr="00DE0CA5">
        <w:rPr>
          <w:rFonts w:cs="Times"/>
        </w:rPr>
        <w:t xml:space="preserve"> However, w</w:t>
      </w:r>
      <w:r w:rsidR="00094B01" w:rsidRPr="00DE0CA5">
        <w:rPr>
          <w:rFonts w:cs="Times"/>
        </w:rPr>
        <w:t xml:space="preserve">e will prevent such use of uploads </w:t>
      </w:r>
      <w:r w:rsidR="00604629" w:rsidRPr="00DE0CA5">
        <w:rPr>
          <w:rFonts w:cs="Times"/>
        </w:rPr>
        <w:t>by</w:t>
      </w:r>
      <w:r w:rsidR="00094B01" w:rsidRPr="00DE0CA5">
        <w:rPr>
          <w:rFonts w:cs="Times"/>
        </w:rPr>
        <w:t xml:space="preserve"> AI Nanny</w:t>
      </w:r>
      <w:r w:rsidR="00604629" w:rsidRPr="00DE0CA5">
        <w:rPr>
          <w:rFonts w:cs="Times"/>
        </w:rPr>
        <w:t xml:space="preserve">. After we create and test the AI Nanny, its internal content will be black boxed by anti-reverse engineering techniques and by other boxing solution which we explore in “Catching treacherous turn”. It will still be able to increase its performance by running on higher speed. </w:t>
      </w:r>
    </w:p>
    <w:p w14:paraId="5EB3F1F7" w14:textId="77777777" w:rsidR="00D852D5" w:rsidRPr="00DE0CA5" w:rsidRDefault="00D852D5" w:rsidP="00285849">
      <w:pPr>
        <w:widowControl w:val="0"/>
        <w:autoSpaceDE w:val="0"/>
        <w:autoSpaceDN w:val="0"/>
        <w:adjustRightInd w:val="0"/>
        <w:spacing w:line="280" w:lineRule="atLeast"/>
        <w:jc w:val="both"/>
        <w:rPr>
          <w:rFonts w:cs="Times"/>
        </w:rPr>
      </w:pPr>
    </w:p>
    <w:p w14:paraId="70273EFA" w14:textId="68CB3C6B" w:rsidR="00767C10" w:rsidRPr="00DE0CA5" w:rsidRDefault="00D852D5" w:rsidP="00285849">
      <w:pPr>
        <w:widowControl w:val="0"/>
        <w:autoSpaceDE w:val="0"/>
        <w:autoSpaceDN w:val="0"/>
        <w:adjustRightInd w:val="0"/>
        <w:spacing w:line="280" w:lineRule="atLeast"/>
        <w:jc w:val="both"/>
        <w:rPr>
          <w:rFonts w:cs="Times"/>
        </w:rPr>
      </w:pPr>
      <w:r w:rsidRPr="00DE0CA5">
        <w:rPr>
          <w:rFonts w:cs="Times"/>
          <w:i/>
        </w:rPr>
        <w:t xml:space="preserve">4. </w:t>
      </w:r>
      <w:r w:rsidR="00767C10" w:rsidRPr="00DE0CA5">
        <w:rPr>
          <w:rFonts w:cs="Times"/>
          <w:i/>
        </w:rPr>
        <w:t xml:space="preserve">Small tweaks of </w:t>
      </w:r>
      <w:r w:rsidRPr="00DE0CA5">
        <w:rPr>
          <w:rFonts w:cs="Times"/>
          <w:i/>
        </w:rPr>
        <w:t xml:space="preserve">a </w:t>
      </w:r>
      <w:r w:rsidR="00767C10" w:rsidRPr="00DE0CA5">
        <w:rPr>
          <w:rFonts w:cs="Times"/>
          <w:i/>
        </w:rPr>
        <w:t>human upload could make it completely misbalanced</w:t>
      </w:r>
      <w:r w:rsidR="00767C10" w:rsidRPr="00DE0CA5">
        <w:rPr>
          <w:rFonts w:cs="Times"/>
        </w:rPr>
        <w:t xml:space="preserve">, like some </w:t>
      </w:r>
      <w:r w:rsidR="00412FCF">
        <w:rPr>
          <w:rFonts w:cs="Times"/>
        </w:rPr>
        <w:t>analogous of s</w:t>
      </w:r>
      <w:r w:rsidR="00767C10" w:rsidRPr="00DE0CA5">
        <w:rPr>
          <w:rFonts w:cs="Times"/>
        </w:rPr>
        <w:t xml:space="preserve">imulating </w:t>
      </w:r>
      <w:r w:rsidR="00412FCF">
        <w:rPr>
          <w:rFonts w:cs="Times"/>
        </w:rPr>
        <w:t>of drug’s effect</w:t>
      </w:r>
      <w:r w:rsidR="00767C10" w:rsidRPr="00DE0CA5">
        <w:rPr>
          <w:rFonts w:cs="Times"/>
        </w:rPr>
        <w:t>.</w:t>
      </w:r>
    </w:p>
    <w:p w14:paraId="7B0B7557" w14:textId="77777777" w:rsidR="00094B01" w:rsidRPr="00DE0CA5" w:rsidRDefault="00094B01" w:rsidP="00285849">
      <w:pPr>
        <w:widowControl w:val="0"/>
        <w:autoSpaceDE w:val="0"/>
        <w:autoSpaceDN w:val="0"/>
        <w:adjustRightInd w:val="0"/>
        <w:spacing w:line="280" w:lineRule="atLeast"/>
        <w:jc w:val="both"/>
        <w:rPr>
          <w:rFonts w:cs="Times"/>
        </w:rPr>
      </w:pPr>
    </w:p>
    <w:p w14:paraId="01A191B5" w14:textId="5B60A5E1" w:rsidR="00094B01" w:rsidRPr="00DE0CA5" w:rsidRDefault="00D852D5" w:rsidP="00285849">
      <w:pPr>
        <w:jc w:val="both"/>
        <w:rPr>
          <w:rFonts w:eastAsia="Times New Roman" w:cs="Times New Roman"/>
        </w:rPr>
      </w:pPr>
      <w:r w:rsidRPr="00DE0CA5">
        <w:rPr>
          <w:rFonts w:eastAsia="Times New Roman" w:cs="Times New Roman"/>
        </w:rPr>
        <w:t>5</w:t>
      </w:r>
      <w:r w:rsidR="004C1A32" w:rsidRPr="00DE0CA5">
        <w:rPr>
          <w:rFonts w:eastAsia="Times New Roman" w:cs="Times New Roman"/>
        </w:rPr>
        <w:t xml:space="preserve">. </w:t>
      </w:r>
      <w:proofErr w:type="spellStart"/>
      <w:r w:rsidR="00094B01" w:rsidRPr="00DE0CA5">
        <w:rPr>
          <w:rFonts w:eastAsia="Times New Roman" w:cs="Times New Roman"/>
          <w:i/>
        </w:rPr>
        <w:t>Goertzel</w:t>
      </w:r>
      <w:proofErr w:type="spellEnd"/>
      <w:r w:rsidR="00094B01" w:rsidRPr="00DE0CA5">
        <w:rPr>
          <w:rFonts w:eastAsia="Times New Roman" w:cs="Times New Roman"/>
          <w:i/>
        </w:rPr>
        <w:t xml:space="preserve"> thinks that </w:t>
      </w:r>
      <w:r w:rsidR="00A2375A" w:rsidRPr="00DE0CA5">
        <w:rPr>
          <w:rFonts w:eastAsia="Times New Roman" w:cs="Times New Roman"/>
          <w:i/>
        </w:rPr>
        <w:t>“</w:t>
      </w:r>
      <w:proofErr w:type="spellStart"/>
      <w:r w:rsidR="00094B01" w:rsidRPr="00DE0CA5">
        <w:rPr>
          <w:rFonts w:eastAsia="Times New Roman" w:cs="Times New Roman"/>
          <w:i/>
        </w:rPr>
        <w:t>nannification</w:t>
      </w:r>
      <w:proofErr w:type="spellEnd"/>
      <w:r w:rsidR="00A2375A" w:rsidRPr="00DE0CA5">
        <w:rPr>
          <w:rFonts w:eastAsia="Times New Roman" w:cs="Times New Roman"/>
          <w:i/>
        </w:rPr>
        <w:t>”</w:t>
      </w:r>
      <w:r w:rsidR="00094B01" w:rsidRPr="00DE0CA5">
        <w:rPr>
          <w:rFonts w:eastAsia="Times New Roman" w:cs="Times New Roman"/>
          <w:i/>
        </w:rPr>
        <w:t xml:space="preserve"> of the upload will be difficult</w:t>
      </w:r>
      <w:r w:rsidR="00094B01" w:rsidRPr="00DE0CA5">
        <w:rPr>
          <w:rFonts w:eastAsia="Times New Roman" w:cs="Times New Roman"/>
        </w:rPr>
        <w:t>. “If one is talking about, say, an AGI built via closely emulating human brain architecture, in which the designers have relatively weak understanding of the AGI system’s representations and dynamics, then the ‘</w:t>
      </w:r>
      <w:proofErr w:type="spellStart"/>
      <w:r w:rsidR="00094B01" w:rsidRPr="00DE0CA5">
        <w:rPr>
          <w:rFonts w:eastAsia="Times New Roman" w:cs="Times New Roman"/>
        </w:rPr>
        <w:t>nannification</w:t>
      </w:r>
      <w:proofErr w:type="spellEnd"/>
      <w:r w:rsidR="00094B01" w:rsidRPr="00DE0CA5">
        <w:rPr>
          <w:rFonts w:eastAsia="Times New Roman" w:cs="Times New Roman"/>
        </w:rPr>
        <w:t xml:space="preserve"> is hard’ problem might be more serious”</w:t>
      </w:r>
      <w:r w:rsidR="002A08E7" w:rsidRPr="00DE0CA5">
        <w:rPr>
          <w:rFonts w:eastAsia="Times New Roman" w:cs="Times New Roman"/>
        </w:rPr>
        <w:t xml:space="preserve">. However, we have much better knowledge of human brain when of any other exiting AI (as no other exist), and could extensively test it. </w:t>
      </w:r>
    </w:p>
    <w:p w14:paraId="2B6D4F9A" w14:textId="77777777" w:rsidR="002D7F3E" w:rsidRPr="00DE0CA5" w:rsidRDefault="002D7F3E" w:rsidP="00285849">
      <w:pPr>
        <w:widowControl w:val="0"/>
        <w:autoSpaceDE w:val="0"/>
        <w:autoSpaceDN w:val="0"/>
        <w:adjustRightInd w:val="0"/>
        <w:spacing w:line="280" w:lineRule="atLeast"/>
        <w:jc w:val="both"/>
        <w:rPr>
          <w:rFonts w:cs="Times"/>
        </w:rPr>
      </w:pPr>
    </w:p>
    <w:p w14:paraId="1B939061" w14:textId="324A61D0" w:rsidR="002D7F3E" w:rsidRPr="00DE0CA5" w:rsidRDefault="00D852D5" w:rsidP="00285849">
      <w:pPr>
        <w:widowControl w:val="0"/>
        <w:autoSpaceDE w:val="0"/>
        <w:autoSpaceDN w:val="0"/>
        <w:adjustRightInd w:val="0"/>
        <w:spacing w:line="280" w:lineRule="atLeast"/>
        <w:jc w:val="both"/>
        <w:rPr>
          <w:rFonts w:cs="Times"/>
        </w:rPr>
      </w:pPr>
      <w:r w:rsidRPr="00DE0CA5">
        <w:rPr>
          <w:rFonts w:cs="Times"/>
          <w:i/>
        </w:rPr>
        <w:t>6</w:t>
      </w:r>
      <w:r w:rsidR="004C1A32" w:rsidRPr="00DE0CA5">
        <w:rPr>
          <w:rFonts w:cs="Times"/>
          <w:i/>
        </w:rPr>
        <w:t xml:space="preserve">. </w:t>
      </w:r>
      <w:r w:rsidR="008E72D3" w:rsidRPr="00DE0CA5">
        <w:rPr>
          <w:rFonts w:cs="Times"/>
          <w:i/>
        </w:rPr>
        <w:t>C</w:t>
      </w:r>
      <w:r w:rsidR="002D7F3E" w:rsidRPr="00DE0CA5">
        <w:rPr>
          <w:rFonts w:cs="Times"/>
          <w:i/>
        </w:rPr>
        <w:t>urrent technology is lagging in human modelling</w:t>
      </w:r>
      <w:r w:rsidR="002D7F3E" w:rsidRPr="00DE0CA5">
        <w:rPr>
          <w:rFonts w:cs="Times"/>
        </w:rPr>
        <w:t>. We still don’t know a lot about the ways the brain function. Our modeling of neural system of animals stuck with nematode worm for 30 years, despite that all connections of its small brain of 137 neurons are known. Expected size of the first uploads will be so large, that they will need biggest supercomputers, like used in Blue Brain project, and so they could not be used widely.</w:t>
      </w:r>
      <w:r w:rsidR="004C1A32" w:rsidRPr="00DE0CA5">
        <w:rPr>
          <w:rFonts w:cs="Times"/>
        </w:rPr>
        <w:t xml:space="preserve"> We </w:t>
      </w:r>
      <w:r w:rsidR="007F0F7B" w:rsidRPr="00DE0CA5">
        <w:rPr>
          <w:rFonts w:cs="Times"/>
        </w:rPr>
        <w:t>could</w:t>
      </w:r>
      <w:r w:rsidR="004C1A32" w:rsidRPr="00DE0CA5">
        <w:rPr>
          <w:rFonts w:cs="Times"/>
        </w:rPr>
        <w:t xml:space="preserve"> replace direct uploading with functional brain modeling, side loading and learning, as it is discussed in the next section. </w:t>
      </w:r>
    </w:p>
    <w:p w14:paraId="2BB34F6F" w14:textId="77777777" w:rsidR="002B1722" w:rsidRPr="00DE0CA5" w:rsidRDefault="002B1722" w:rsidP="00285849">
      <w:pPr>
        <w:widowControl w:val="0"/>
        <w:autoSpaceDE w:val="0"/>
        <w:autoSpaceDN w:val="0"/>
        <w:adjustRightInd w:val="0"/>
        <w:spacing w:line="280" w:lineRule="atLeast"/>
        <w:jc w:val="both"/>
        <w:rPr>
          <w:rFonts w:cs="Times"/>
        </w:rPr>
      </w:pPr>
    </w:p>
    <w:p w14:paraId="6AD9514E" w14:textId="77777777" w:rsidR="00943D6D" w:rsidRPr="00DE0CA5" w:rsidRDefault="00D852D5" w:rsidP="00285849">
      <w:pPr>
        <w:widowControl w:val="0"/>
        <w:autoSpaceDE w:val="0"/>
        <w:autoSpaceDN w:val="0"/>
        <w:adjustRightInd w:val="0"/>
        <w:spacing w:line="280" w:lineRule="atLeast"/>
        <w:jc w:val="both"/>
        <w:rPr>
          <w:rFonts w:cs="Times"/>
        </w:rPr>
      </w:pPr>
      <w:r w:rsidRPr="00DE0CA5">
        <w:rPr>
          <w:rFonts w:cs="Times"/>
          <w:i/>
        </w:rPr>
        <w:t>7</w:t>
      </w:r>
      <w:r w:rsidR="002B1722" w:rsidRPr="00DE0CA5">
        <w:rPr>
          <w:rFonts w:cs="Times"/>
          <w:i/>
        </w:rPr>
        <w:t>. Accelerating of WBE research will help neuromorphic</w:t>
      </w:r>
      <w:r w:rsidR="003660A2" w:rsidRPr="00DE0CA5">
        <w:rPr>
          <w:rFonts w:cs="Times"/>
          <w:i/>
        </w:rPr>
        <w:t xml:space="preserve"> AIs,</w:t>
      </w:r>
      <w:r w:rsidR="003660A2" w:rsidRPr="00DE0CA5">
        <w:rPr>
          <w:rFonts w:cs="Times"/>
        </w:rPr>
        <w:t xml:space="preserve"> which </w:t>
      </w:r>
      <w:r w:rsidR="00847467" w:rsidRPr="00DE0CA5">
        <w:rPr>
          <w:rFonts w:cs="Times"/>
        </w:rPr>
        <w:t>are</w:t>
      </w:r>
      <w:r w:rsidR="003660A2" w:rsidRPr="00DE0CA5">
        <w:rPr>
          <w:rFonts w:cs="Times"/>
        </w:rPr>
        <w:t xml:space="preserve"> regarded dangerous. </w:t>
      </w:r>
      <w:r w:rsidR="006C1DE8" w:rsidRPr="00DE0CA5">
        <w:rPr>
          <w:rFonts w:cs="Times"/>
        </w:rPr>
        <w:t xml:space="preserve">It </w:t>
      </w:r>
      <w:r w:rsidR="00B84134" w:rsidRPr="00DE0CA5">
        <w:rPr>
          <w:rFonts w:cs="Times"/>
        </w:rPr>
        <w:t>is regarded bad</w:t>
      </w:r>
      <w:r w:rsidR="006C1DE8" w:rsidRPr="00DE0CA5">
        <w:rPr>
          <w:rFonts w:cs="Times"/>
        </w:rPr>
        <w:t xml:space="preserve"> because neuromorphic systems are messy, and we can’t prove anything mathematically about their future behavior. </w:t>
      </w:r>
      <w:r w:rsidR="00847467" w:rsidRPr="00DE0CA5">
        <w:rPr>
          <w:rFonts w:cs="Times"/>
        </w:rPr>
        <w:t xml:space="preserve">However, the current success of neural nets is in some sense triumph of neuromorphic AI, and </w:t>
      </w:r>
      <w:r w:rsidR="00B84134" w:rsidRPr="00DE0CA5">
        <w:rPr>
          <w:rFonts w:cs="Times"/>
        </w:rPr>
        <w:t xml:space="preserve">thus </w:t>
      </w:r>
      <w:r w:rsidR="00943D6D" w:rsidRPr="00DE0CA5">
        <w:rPr>
          <w:rFonts w:cs="Times"/>
        </w:rPr>
        <w:t>additional progress in this direction</w:t>
      </w:r>
      <w:r w:rsidR="00847467" w:rsidRPr="00DE0CA5">
        <w:rPr>
          <w:rFonts w:cs="Times"/>
        </w:rPr>
        <w:t xml:space="preserve"> becomes less dangerous, as many neuromorphic messy things already exist. </w:t>
      </w:r>
    </w:p>
    <w:p w14:paraId="5DE13455" w14:textId="77777777" w:rsidR="00943D6D" w:rsidRPr="00DE0CA5" w:rsidRDefault="00943D6D" w:rsidP="00285849">
      <w:pPr>
        <w:widowControl w:val="0"/>
        <w:autoSpaceDE w:val="0"/>
        <w:autoSpaceDN w:val="0"/>
        <w:adjustRightInd w:val="0"/>
        <w:spacing w:line="280" w:lineRule="atLeast"/>
        <w:jc w:val="both"/>
        <w:rPr>
          <w:rFonts w:cs="Times"/>
        </w:rPr>
      </w:pPr>
    </w:p>
    <w:p w14:paraId="1018EBC3" w14:textId="55A19695" w:rsidR="004D696D" w:rsidRPr="00DE0CA5" w:rsidRDefault="004D696D" w:rsidP="00285849">
      <w:pPr>
        <w:widowControl w:val="0"/>
        <w:autoSpaceDE w:val="0"/>
        <w:autoSpaceDN w:val="0"/>
        <w:adjustRightInd w:val="0"/>
        <w:spacing w:line="280" w:lineRule="atLeast"/>
        <w:jc w:val="both"/>
        <w:rPr>
          <w:rFonts w:cs="Times"/>
        </w:rPr>
      </w:pPr>
      <w:r w:rsidRPr="00DE0CA5">
        <w:rPr>
          <w:rFonts w:cs="Times"/>
        </w:rPr>
        <w:lastRenderedPageBreak/>
        <w:t>We may</w:t>
      </w:r>
      <w:r w:rsidR="00943D6D" w:rsidRPr="00DE0CA5">
        <w:rPr>
          <w:rFonts w:cs="Times"/>
        </w:rPr>
        <w:t xml:space="preserve"> also</w:t>
      </w:r>
      <w:r w:rsidRPr="00DE0CA5">
        <w:rPr>
          <w:rFonts w:cs="Times"/>
        </w:rPr>
        <w:t xml:space="preserve"> mention that this objection is not about the safety of the uploads, but about its possible effects on </w:t>
      </w:r>
      <w:r w:rsidR="00943D6D" w:rsidRPr="00DE0CA5">
        <w:rPr>
          <w:rFonts w:cs="Times"/>
        </w:rPr>
        <w:t xml:space="preserve">AI </w:t>
      </w:r>
      <w:r w:rsidRPr="00DE0CA5">
        <w:rPr>
          <w:rFonts w:cs="Times"/>
        </w:rPr>
        <w:t xml:space="preserve">evolution in general. However, it put into the line with other considerations, like that the total </w:t>
      </w:r>
      <w:r w:rsidR="00943D6D" w:rsidRPr="00DE0CA5">
        <w:rPr>
          <w:rFonts w:cs="Times"/>
        </w:rPr>
        <w:t>refuse</w:t>
      </w:r>
      <w:r w:rsidRPr="00DE0CA5">
        <w:rPr>
          <w:rFonts w:cs="Times"/>
        </w:rPr>
        <w:t xml:space="preserve"> to create AGI would increase risks of bioweapons and that</w:t>
      </w:r>
      <w:r w:rsidR="00943D6D" w:rsidRPr="00DE0CA5">
        <w:rPr>
          <w:rFonts w:cs="Times"/>
        </w:rPr>
        <w:t xml:space="preserve"> for</w:t>
      </w:r>
      <w:r w:rsidRPr="00DE0CA5">
        <w:rPr>
          <w:rFonts w:cs="Times"/>
        </w:rPr>
        <w:t xml:space="preserve"> non-human AIs will </w:t>
      </w:r>
      <w:r w:rsidR="00943D6D" w:rsidRPr="00DE0CA5">
        <w:rPr>
          <w:rFonts w:cs="Times"/>
        </w:rPr>
        <w:t>be</w:t>
      </w:r>
      <w:r w:rsidRPr="00DE0CA5">
        <w:rPr>
          <w:rFonts w:cs="Times"/>
        </w:rPr>
        <w:t xml:space="preserve"> more difficult </w:t>
      </w:r>
      <w:r w:rsidR="00943D6D" w:rsidRPr="00DE0CA5">
        <w:rPr>
          <w:rFonts w:cs="Times"/>
        </w:rPr>
        <w:t>to</w:t>
      </w:r>
      <w:r w:rsidRPr="00DE0CA5">
        <w:rPr>
          <w:rFonts w:cs="Times"/>
        </w:rPr>
        <w:t xml:space="preserve"> understand </w:t>
      </w:r>
      <w:r w:rsidR="00943D6D" w:rsidRPr="00DE0CA5">
        <w:rPr>
          <w:rFonts w:cs="Times"/>
        </w:rPr>
        <w:t xml:space="preserve">the </w:t>
      </w:r>
      <w:r w:rsidRPr="00DE0CA5">
        <w:rPr>
          <w:rFonts w:cs="Times"/>
        </w:rPr>
        <w:t>context a</w:t>
      </w:r>
      <w:r w:rsidR="00604629" w:rsidRPr="00DE0CA5">
        <w:rPr>
          <w:rFonts w:cs="Times"/>
        </w:rPr>
        <w:t xml:space="preserve">nd </w:t>
      </w:r>
      <w:r w:rsidR="00943D6D" w:rsidRPr="00DE0CA5">
        <w:rPr>
          <w:rFonts w:cs="Times"/>
        </w:rPr>
        <w:t>this will</w:t>
      </w:r>
      <w:r w:rsidR="00604629" w:rsidRPr="00DE0CA5">
        <w:rPr>
          <w:rFonts w:cs="Times"/>
        </w:rPr>
        <w:t xml:space="preserve"> probability of </w:t>
      </w:r>
      <w:r w:rsidR="00943D6D" w:rsidRPr="00DE0CA5">
        <w:rPr>
          <w:rFonts w:cs="Times"/>
        </w:rPr>
        <w:t>the “</w:t>
      </w:r>
      <w:r w:rsidR="00604629" w:rsidRPr="00DE0CA5">
        <w:rPr>
          <w:rFonts w:cs="Times"/>
        </w:rPr>
        <w:t>pape</w:t>
      </w:r>
      <w:r w:rsidRPr="00DE0CA5">
        <w:rPr>
          <w:rFonts w:cs="Times"/>
        </w:rPr>
        <w:t>rclip maximizer</w:t>
      </w:r>
      <w:r w:rsidR="00943D6D" w:rsidRPr="00DE0CA5">
        <w:rPr>
          <w:rFonts w:cs="Times"/>
        </w:rPr>
        <w:t>” outcome</w:t>
      </w:r>
      <w:r w:rsidRPr="00DE0CA5">
        <w:rPr>
          <w:rFonts w:cs="Times"/>
        </w:rPr>
        <w:t>. All roads into the future are dangerous, so information that one particular road is dangerous is not very strong.</w:t>
      </w:r>
    </w:p>
    <w:p w14:paraId="6C3ADACD" w14:textId="77777777" w:rsidR="004D696D" w:rsidRPr="00DE0CA5" w:rsidRDefault="004D696D" w:rsidP="00285849">
      <w:pPr>
        <w:widowControl w:val="0"/>
        <w:autoSpaceDE w:val="0"/>
        <w:autoSpaceDN w:val="0"/>
        <w:adjustRightInd w:val="0"/>
        <w:spacing w:line="280" w:lineRule="atLeast"/>
        <w:jc w:val="both"/>
        <w:rPr>
          <w:rFonts w:cs="Times"/>
        </w:rPr>
      </w:pPr>
    </w:p>
    <w:p w14:paraId="5767E94C" w14:textId="096214BA" w:rsidR="006C1DE8" w:rsidRPr="00DE0CA5" w:rsidRDefault="00F623D6" w:rsidP="00285849">
      <w:pPr>
        <w:widowControl w:val="0"/>
        <w:autoSpaceDE w:val="0"/>
        <w:autoSpaceDN w:val="0"/>
        <w:adjustRightInd w:val="0"/>
        <w:spacing w:line="280" w:lineRule="atLeast"/>
        <w:jc w:val="both"/>
        <w:rPr>
          <w:rFonts w:cs="Times"/>
          <w:i/>
        </w:rPr>
      </w:pPr>
      <w:r w:rsidRPr="00DE0CA5">
        <w:rPr>
          <w:rFonts w:cs="Times"/>
        </w:rPr>
        <w:t xml:space="preserve">Another idea which needs farther considerations is that </w:t>
      </w:r>
      <w:r w:rsidR="004D696D" w:rsidRPr="00DE0CA5">
        <w:rPr>
          <w:rFonts w:cs="Times"/>
          <w:i/>
        </w:rPr>
        <w:t>Attempts to create AGI using neuromorphic approach will create mind arch</w:t>
      </w:r>
      <w:r w:rsidRPr="00DE0CA5">
        <w:rPr>
          <w:rFonts w:cs="Times"/>
          <w:i/>
        </w:rPr>
        <w:t xml:space="preserve">itecture, similar to human mind. </w:t>
      </w:r>
      <w:r w:rsidR="006C1DE8" w:rsidRPr="00DE0CA5">
        <w:rPr>
          <w:rFonts w:cs="Times"/>
        </w:rPr>
        <w:t>Basically, if we want AGI to see, it needs eyes, and if we want it to understand human language, it should have language processing, and if we</w:t>
      </w:r>
      <w:r w:rsidR="00187CB8" w:rsidRPr="00DE0CA5">
        <w:rPr>
          <w:rFonts w:cs="Times"/>
        </w:rPr>
        <w:t xml:space="preserve"> want to use as robot brain, it</w:t>
      </w:r>
      <w:r w:rsidR="006C1DE8" w:rsidRPr="00DE0CA5">
        <w:rPr>
          <w:rFonts w:cs="Times"/>
        </w:rPr>
        <w:t xml:space="preserve"> has to have motor cortex. We also should note that industry demand for natural language processing and</w:t>
      </w:r>
      <w:r w:rsidR="00B549D0" w:rsidRPr="00DE0CA5">
        <w:rPr>
          <w:rFonts w:cs="Times"/>
        </w:rPr>
        <w:t xml:space="preserve"> robotic</w:t>
      </w:r>
      <w:r w:rsidR="006C1DE8" w:rsidRPr="00DE0CA5">
        <w:rPr>
          <w:rFonts w:cs="Times"/>
        </w:rPr>
        <w:t xml:space="preserve"> brains plus the use of neural net technologies is already steering direction into something, which has general functions of human brain (but not universal task solver).</w:t>
      </w:r>
      <w:r w:rsidRPr="00DE0CA5">
        <w:rPr>
          <w:rFonts w:cs="Times"/>
        </w:rPr>
        <w:t xml:space="preserve"> We called it “robotic brain”.</w:t>
      </w:r>
    </w:p>
    <w:p w14:paraId="7419550C" w14:textId="77777777" w:rsidR="00645DD8" w:rsidRPr="00DE0CA5" w:rsidRDefault="00645DD8" w:rsidP="00285849">
      <w:pPr>
        <w:widowControl w:val="0"/>
        <w:autoSpaceDE w:val="0"/>
        <w:autoSpaceDN w:val="0"/>
        <w:adjustRightInd w:val="0"/>
        <w:spacing w:line="280" w:lineRule="atLeast"/>
        <w:jc w:val="both"/>
        <w:rPr>
          <w:rFonts w:cs="Times"/>
        </w:rPr>
      </w:pPr>
    </w:p>
    <w:p w14:paraId="0AE0B4FC" w14:textId="36538C49" w:rsidR="00645DD8" w:rsidRPr="00DE0CA5" w:rsidRDefault="00BF3B08" w:rsidP="00285849">
      <w:pPr>
        <w:widowControl w:val="0"/>
        <w:autoSpaceDE w:val="0"/>
        <w:autoSpaceDN w:val="0"/>
        <w:adjustRightInd w:val="0"/>
        <w:spacing w:line="280" w:lineRule="atLeast"/>
        <w:jc w:val="both"/>
        <w:rPr>
          <w:rFonts w:cs="Times"/>
        </w:rPr>
      </w:pPr>
      <w:r w:rsidRPr="00DE0CA5">
        <w:rPr>
          <w:rFonts w:cs="Times"/>
        </w:rPr>
        <w:t>8</w:t>
      </w:r>
      <w:r w:rsidR="00645DD8" w:rsidRPr="00DE0CA5">
        <w:rPr>
          <w:rFonts w:cs="Times"/>
        </w:rPr>
        <w:t xml:space="preserve">. </w:t>
      </w:r>
      <w:r w:rsidR="00645DD8" w:rsidRPr="00DE0CA5">
        <w:rPr>
          <w:rFonts w:cs="Times"/>
          <w:i/>
        </w:rPr>
        <w:t>Ethical concern</w:t>
      </w:r>
      <w:r w:rsidR="006964A4" w:rsidRPr="00DE0CA5">
        <w:rPr>
          <w:rFonts w:cs="Times"/>
          <w:i/>
        </w:rPr>
        <w:t>s about enslaving a human being</w:t>
      </w:r>
      <w:r w:rsidR="006964A4" w:rsidRPr="00DE0CA5">
        <w:rPr>
          <w:rFonts w:cs="Times"/>
        </w:rPr>
        <w:t xml:space="preserve"> in the computer simulation.</w:t>
      </w:r>
    </w:p>
    <w:p w14:paraId="0F2C0DB6" w14:textId="77777777" w:rsidR="00645DD8" w:rsidRPr="00DE0CA5" w:rsidRDefault="00645DD8" w:rsidP="00285849">
      <w:pPr>
        <w:widowControl w:val="0"/>
        <w:autoSpaceDE w:val="0"/>
        <w:autoSpaceDN w:val="0"/>
        <w:adjustRightInd w:val="0"/>
        <w:spacing w:line="280" w:lineRule="atLeast"/>
        <w:jc w:val="both"/>
        <w:rPr>
          <w:rFonts w:cs="Times"/>
        </w:rPr>
      </w:pPr>
    </w:p>
    <w:p w14:paraId="1C2160FD" w14:textId="2943F850" w:rsidR="00DB6340" w:rsidRPr="00DE0CA5" w:rsidRDefault="003660A2" w:rsidP="00285849">
      <w:pPr>
        <w:widowControl w:val="0"/>
        <w:autoSpaceDE w:val="0"/>
        <w:autoSpaceDN w:val="0"/>
        <w:adjustRightInd w:val="0"/>
        <w:spacing w:line="280" w:lineRule="atLeast"/>
        <w:jc w:val="both"/>
        <w:rPr>
          <w:rFonts w:cs="Times"/>
        </w:rPr>
      </w:pPr>
      <w:r w:rsidRPr="00DE0CA5">
        <w:rPr>
          <w:rFonts w:cs="Times"/>
        </w:rPr>
        <w:t xml:space="preserve">HLAI works and </w:t>
      </w:r>
      <w:r w:rsidR="00174CDA" w:rsidRPr="00DE0CA5">
        <w:rPr>
          <w:rFonts w:cs="Times"/>
        </w:rPr>
        <w:t>is felt</w:t>
      </w:r>
      <w:r w:rsidRPr="00DE0CA5">
        <w:rPr>
          <w:rFonts w:cs="Times"/>
        </w:rPr>
        <w:t xml:space="preserve"> from inside as </w:t>
      </w:r>
      <w:r w:rsidR="00174CDA" w:rsidRPr="00DE0CA5">
        <w:rPr>
          <w:rFonts w:cs="Times"/>
        </w:rPr>
        <w:t xml:space="preserve">an </w:t>
      </w:r>
      <w:r w:rsidRPr="00DE0CA5">
        <w:rPr>
          <w:rFonts w:cs="Times"/>
        </w:rPr>
        <w:t xml:space="preserve">ordinary human brain.  </w:t>
      </w:r>
      <w:hyperlink r:id="rId5" w:history="1">
        <w:r w:rsidRPr="00DE0CA5">
          <w:rPr>
            <w:rStyle w:val="Hyperlink"/>
            <w:rFonts w:cs="Times"/>
          </w:rPr>
          <w:t>https://intelligence.org/files/SS11Workshop.pdf</w:t>
        </w:r>
      </w:hyperlink>
      <w:r w:rsidRPr="00DE0CA5">
        <w:rPr>
          <w:rFonts w:cs="Times"/>
        </w:rPr>
        <w:t xml:space="preserve"> </w:t>
      </w:r>
    </w:p>
    <w:p w14:paraId="4E938EF0" w14:textId="77777777" w:rsidR="004C1A32" w:rsidRPr="00DE0CA5" w:rsidRDefault="004C1A32" w:rsidP="00285849">
      <w:pPr>
        <w:widowControl w:val="0"/>
        <w:autoSpaceDE w:val="0"/>
        <w:autoSpaceDN w:val="0"/>
        <w:adjustRightInd w:val="0"/>
        <w:spacing w:line="280" w:lineRule="atLeast"/>
        <w:jc w:val="both"/>
        <w:rPr>
          <w:rFonts w:cs="Times"/>
        </w:rPr>
      </w:pPr>
    </w:p>
    <w:p w14:paraId="0F71B667" w14:textId="436A4B7E" w:rsidR="0038723B" w:rsidRPr="00DE0CA5" w:rsidRDefault="000B64BA" w:rsidP="00285849">
      <w:pPr>
        <w:pStyle w:val="Heading2"/>
        <w:jc w:val="both"/>
        <w:rPr>
          <w:rFonts w:ascii="Latin Modern Roman 10" w:hAnsi="Latin Modern Roman 10"/>
        </w:rPr>
      </w:pPr>
      <w:bookmarkStart w:id="13" w:name="_Toc510798241"/>
      <w:bookmarkStart w:id="14" w:name="_Toc1490528"/>
      <w:r>
        <w:rPr>
          <w:rFonts w:ascii="Latin Modern Roman 10" w:hAnsi="Latin Modern Roman 10"/>
        </w:rPr>
        <w:t>3</w:t>
      </w:r>
      <w:r w:rsidR="0038723B" w:rsidRPr="00DE0CA5">
        <w:rPr>
          <w:rFonts w:ascii="Latin Modern Roman 10" w:hAnsi="Latin Modern Roman 10"/>
        </w:rPr>
        <w:t>.3. Human upload is intrinsically safe against intelligence explosion, but still have many failure modes</w:t>
      </w:r>
      <w:bookmarkEnd w:id="13"/>
      <w:bookmarkEnd w:id="14"/>
    </w:p>
    <w:p w14:paraId="345D9AFB" w14:textId="18765A45" w:rsidR="0038723B" w:rsidRDefault="00604629" w:rsidP="00285849">
      <w:pPr>
        <w:widowControl w:val="0"/>
        <w:autoSpaceDE w:val="0"/>
        <w:autoSpaceDN w:val="0"/>
        <w:adjustRightInd w:val="0"/>
        <w:spacing w:line="280" w:lineRule="atLeast"/>
        <w:jc w:val="both"/>
        <w:rPr>
          <w:rFonts w:cs="Times"/>
        </w:rPr>
      </w:pPr>
      <w:r w:rsidRPr="00DE0CA5">
        <w:rPr>
          <w:rFonts w:cs="Times"/>
        </w:rPr>
        <w:t>As upload is intrinsically safe AI design</w:t>
      </w:r>
      <w:r w:rsidR="00552CF8" w:rsidRPr="00DE0CA5">
        <w:rPr>
          <w:rFonts w:cs="Times"/>
        </w:rPr>
        <w:t xml:space="preserve"> (do</w:t>
      </w:r>
      <w:r w:rsidR="0038723B" w:rsidRPr="00DE0CA5">
        <w:rPr>
          <w:rFonts w:cs="Times"/>
        </w:rPr>
        <w:t>es</w:t>
      </w:r>
      <w:r w:rsidR="00552CF8" w:rsidRPr="00DE0CA5">
        <w:rPr>
          <w:rFonts w:cs="Times"/>
        </w:rPr>
        <w:t>n’t kill everybody immediately after first start)</w:t>
      </w:r>
      <w:r w:rsidRPr="00DE0CA5">
        <w:rPr>
          <w:rFonts w:cs="Times"/>
        </w:rPr>
        <w:t>, we could solve most of its problems as they appear during testing. It is its big advantage, as every error in other AI designs will be fatal.</w:t>
      </w:r>
    </w:p>
    <w:p w14:paraId="3CD8BDFD" w14:textId="77777777" w:rsidR="00301D8C" w:rsidRDefault="00301D8C" w:rsidP="00285849">
      <w:pPr>
        <w:widowControl w:val="0"/>
        <w:autoSpaceDE w:val="0"/>
        <w:autoSpaceDN w:val="0"/>
        <w:adjustRightInd w:val="0"/>
        <w:spacing w:line="280" w:lineRule="atLeast"/>
        <w:jc w:val="both"/>
        <w:rPr>
          <w:rFonts w:cs="Times"/>
        </w:rPr>
      </w:pPr>
    </w:p>
    <w:p w14:paraId="5F6706AD" w14:textId="77777777" w:rsidR="00301D8C" w:rsidRDefault="00301D8C" w:rsidP="00285849">
      <w:pPr>
        <w:widowControl w:val="0"/>
        <w:autoSpaceDE w:val="0"/>
        <w:autoSpaceDN w:val="0"/>
        <w:adjustRightInd w:val="0"/>
        <w:spacing w:line="280" w:lineRule="atLeast"/>
        <w:jc w:val="both"/>
        <w:rPr>
          <w:rFonts w:cs="Times"/>
        </w:rPr>
      </w:pPr>
      <w:r>
        <w:rPr>
          <w:rFonts w:cs="Times"/>
        </w:rPr>
        <w:t xml:space="preserve">There are several ways how to create superintelligence starting from uploads, but they are mostly do not produce explosive growth: </w:t>
      </w:r>
    </w:p>
    <w:p w14:paraId="300EBAC4" w14:textId="48C2CB52" w:rsidR="00301D8C" w:rsidRPr="00301D8C" w:rsidRDefault="008F0DB8" w:rsidP="00301D8C">
      <w:pPr>
        <w:pStyle w:val="ListParagraph"/>
        <w:widowControl w:val="0"/>
        <w:numPr>
          <w:ilvl w:val="0"/>
          <w:numId w:val="31"/>
        </w:numPr>
        <w:autoSpaceDE w:val="0"/>
        <w:autoSpaceDN w:val="0"/>
        <w:adjustRightInd w:val="0"/>
        <w:spacing w:line="280" w:lineRule="atLeast"/>
        <w:jc w:val="both"/>
        <w:rPr>
          <w:rFonts w:cs="Times"/>
        </w:rPr>
      </w:pPr>
      <w:r w:rsidRPr="00301D8C">
        <w:rPr>
          <w:rFonts w:cs="Times"/>
        </w:rPr>
        <w:t xml:space="preserve">Mennen </w:t>
      </w:r>
      <w:r w:rsidR="00301D8C" w:rsidRPr="00301D8C">
        <w:rPr>
          <w:rFonts w:cs="Times"/>
        </w:rPr>
        <w:t xml:space="preserve">showed the way of uploads self-improving via </w:t>
      </w:r>
      <w:r w:rsidR="00897100">
        <w:rPr>
          <w:rFonts w:cs="Times"/>
        </w:rPr>
        <w:t xml:space="preserve">genetic </w:t>
      </w:r>
      <w:proofErr w:type="spellStart"/>
      <w:r w:rsidR="00897100">
        <w:rPr>
          <w:rFonts w:cs="Times"/>
        </w:rPr>
        <w:t>algos</w:t>
      </w:r>
      <w:proofErr w:type="spellEnd"/>
      <w:r w:rsidR="00897100">
        <w:rPr>
          <w:rFonts w:cs="Times"/>
        </w:rPr>
        <w:t xml:space="preserve"> </w:t>
      </w:r>
      <w:r w:rsidR="00897100">
        <w:rPr>
          <w:rFonts w:cs="Times"/>
        </w:rPr>
        <w:fldChar w:fldCharType="begin"/>
      </w:r>
      <w:r w:rsidR="00897100">
        <w:rPr>
          <w:rFonts w:cs="Times"/>
        </w:rPr>
        <w:instrText xml:space="preserve"> ADDIN ZOTERO_ITEM CSL_CITATION {"citationID":"a1cgc81lpl","properties":{"formattedCitation":"(Mennen, 2016)","plainCitation":"(Mennen, 2016)","noteIndex":0},"citationItems":[{"id":7750,"uris":["http://zotero.org/users/3736454/items/F3CIS6HZ"],"uri":["http://zotero.org/users/3736454/items/F3CIS6HZ"],"itemData":{"id":7750,"type":"webpage","title":"Superintelligence via whole brain emulation","abstract":"Most planning around AI risk seems to start from the premise that superintelligence will come from de novo AGI before whole brain emulation","URL":"/posts/jMKZKc2GiFGegRXvN/superintelligence-via-whole-brain-emulation","author":[{"family":"Mennen","given":"A."}],"issued":{"date-parts":[["2016"]]},"accessed":{"date-parts":[["2018",3,25]]}}}],"schema":"https://github.com/citation-style-language/schema/raw/master/csl-citation.json"} </w:instrText>
      </w:r>
      <w:r w:rsidR="00897100">
        <w:rPr>
          <w:rFonts w:cs="Times"/>
        </w:rPr>
        <w:fldChar w:fldCharType="separate"/>
      </w:r>
      <w:r w:rsidR="00897100">
        <w:rPr>
          <w:rFonts w:cs="Times"/>
          <w:noProof/>
        </w:rPr>
        <w:t>(Mennen, 2016)</w:t>
      </w:r>
      <w:r w:rsidR="00897100">
        <w:rPr>
          <w:rFonts w:cs="Times"/>
        </w:rPr>
        <w:fldChar w:fldCharType="end"/>
      </w:r>
    </w:p>
    <w:p w14:paraId="727FB9DF" w14:textId="049773BC" w:rsidR="008F0DB8" w:rsidRPr="00301D8C" w:rsidRDefault="00897100" w:rsidP="00301D8C">
      <w:pPr>
        <w:pStyle w:val="ListParagraph"/>
        <w:widowControl w:val="0"/>
        <w:numPr>
          <w:ilvl w:val="0"/>
          <w:numId w:val="31"/>
        </w:numPr>
        <w:autoSpaceDE w:val="0"/>
        <w:autoSpaceDN w:val="0"/>
        <w:adjustRightInd w:val="0"/>
        <w:spacing w:line="280" w:lineRule="atLeast"/>
        <w:jc w:val="both"/>
        <w:rPr>
          <w:rFonts w:cs="Times"/>
        </w:rPr>
      </w:pPr>
      <w:r>
        <w:rPr>
          <w:rFonts w:cs="Times"/>
        </w:rPr>
        <w:t>B</w:t>
      </w:r>
      <w:r w:rsidR="00301D8C" w:rsidRPr="00301D8C">
        <w:rPr>
          <w:rFonts w:cs="Times"/>
        </w:rPr>
        <w:t>rains region stimulation</w:t>
      </w:r>
    </w:p>
    <w:p w14:paraId="1F610F4C" w14:textId="14A14A5A" w:rsidR="00301D8C" w:rsidRDefault="00301D8C" w:rsidP="00301D8C">
      <w:pPr>
        <w:pStyle w:val="ListParagraph"/>
        <w:widowControl w:val="0"/>
        <w:numPr>
          <w:ilvl w:val="0"/>
          <w:numId w:val="31"/>
        </w:numPr>
        <w:autoSpaceDE w:val="0"/>
        <w:autoSpaceDN w:val="0"/>
        <w:adjustRightInd w:val="0"/>
        <w:spacing w:line="280" w:lineRule="atLeast"/>
        <w:jc w:val="both"/>
        <w:rPr>
          <w:rFonts w:cs="Times"/>
        </w:rPr>
      </w:pPr>
      <w:r w:rsidRPr="00301D8C">
        <w:rPr>
          <w:rFonts w:cs="Times"/>
        </w:rPr>
        <w:t>Virtual organizations</w:t>
      </w:r>
      <w:r w:rsidR="00897100">
        <w:rPr>
          <w:rFonts w:cs="Times"/>
        </w:rPr>
        <w:t xml:space="preserve"> form many brains</w:t>
      </w:r>
    </w:p>
    <w:p w14:paraId="5DC61F07" w14:textId="44C3F6C7" w:rsidR="00897100" w:rsidRDefault="00897100" w:rsidP="00301D8C">
      <w:pPr>
        <w:pStyle w:val="ListParagraph"/>
        <w:widowControl w:val="0"/>
        <w:numPr>
          <w:ilvl w:val="0"/>
          <w:numId w:val="31"/>
        </w:numPr>
        <w:autoSpaceDE w:val="0"/>
        <w:autoSpaceDN w:val="0"/>
        <w:adjustRightInd w:val="0"/>
        <w:spacing w:line="280" w:lineRule="atLeast"/>
        <w:jc w:val="both"/>
        <w:rPr>
          <w:rFonts w:cs="Times"/>
        </w:rPr>
      </w:pPr>
      <w:r>
        <w:rPr>
          <w:rFonts w:cs="Times"/>
        </w:rPr>
        <w:t>Speed acceleration</w:t>
      </w:r>
    </w:p>
    <w:p w14:paraId="413FB010" w14:textId="135BB52B" w:rsidR="00897100" w:rsidRPr="00301D8C" w:rsidRDefault="00897100" w:rsidP="00301D8C">
      <w:pPr>
        <w:pStyle w:val="ListParagraph"/>
        <w:widowControl w:val="0"/>
        <w:numPr>
          <w:ilvl w:val="0"/>
          <w:numId w:val="31"/>
        </w:numPr>
        <w:autoSpaceDE w:val="0"/>
        <w:autoSpaceDN w:val="0"/>
        <w:adjustRightInd w:val="0"/>
        <w:spacing w:line="280" w:lineRule="atLeast"/>
        <w:jc w:val="both"/>
        <w:rPr>
          <w:rFonts w:cs="Times"/>
        </w:rPr>
      </w:pPr>
      <w:r>
        <w:rPr>
          <w:rFonts w:cs="Times"/>
        </w:rPr>
        <w:t xml:space="preserve">Uploads coalescence </w:t>
      </w:r>
      <w:r>
        <w:rPr>
          <w:rFonts w:cs="Times"/>
        </w:rPr>
        <w:fldChar w:fldCharType="begin"/>
      </w:r>
      <w:r>
        <w:rPr>
          <w:rFonts w:cs="Times"/>
        </w:rPr>
        <w:instrText xml:space="preserve"> ADDIN ZOTERO_ITEM CSL_CITATION {"citationID":"a10smlath0o","properties":{"formattedCitation":"(Sotala &amp; Valpola, 2012)","plainCitation":"(Sotala &amp; Valpola, 2012)","noteIndex":0},"citationItems":[{"id":2888,"uris":["http://zotero.org/users/3736454/items/WWHD8WCP"],"uri":["http://zotero.org/users/3736454/items/WWHD8WCP"],"itemData":{"id":2888,"type":"article-journal","title":"Coalescing minds: brain uploading-related group mind scenarios","container-title":"International Journal of Machine Consciousness","page":"293-312","volume":"4","issue":"01","ISSN":"1793-8430","journalAbbreviation":"International Journal of Machine Consciousness","author":[{"family":"Sotala","given":"K"},{"family":"Valpola","given":"Harri"}],"issued":{"date-parts":[["2012"]]}}}],"schema":"https://github.com/citation-style-language/schema/raw/master/csl-citation.json"} </w:instrText>
      </w:r>
      <w:r>
        <w:rPr>
          <w:rFonts w:cs="Times"/>
        </w:rPr>
        <w:fldChar w:fldCharType="separate"/>
      </w:r>
      <w:r>
        <w:rPr>
          <w:rFonts w:cs="Times"/>
          <w:noProof/>
        </w:rPr>
        <w:t>(Sotala &amp; Valpola, 2012)</w:t>
      </w:r>
      <w:r>
        <w:rPr>
          <w:rFonts w:cs="Times"/>
        </w:rPr>
        <w:fldChar w:fldCharType="end"/>
      </w:r>
      <w:r>
        <w:rPr>
          <w:rFonts w:cs="Times"/>
        </w:rPr>
        <w:t xml:space="preserve">. </w:t>
      </w:r>
    </w:p>
    <w:p w14:paraId="6994AB47" w14:textId="3344CD1A" w:rsidR="00301D8C" w:rsidRPr="00301D8C" w:rsidRDefault="00301D8C" w:rsidP="00301D8C">
      <w:pPr>
        <w:pStyle w:val="ListParagraph"/>
        <w:widowControl w:val="0"/>
        <w:numPr>
          <w:ilvl w:val="0"/>
          <w:numId w:val="31"/>
        </w:numPr>
        <w:autoSpaceDE w:val="0"/>
        <w:autoSpaceDN w:val="0"/>
        <w:adjustRightInd w:val="0"/>
        <w:spacing w:line="280" w:lineRule="atLeast"/>
        <w:jc w:val="both"/>
        <w:rPr>
          <w:rFonts w:cs="Times"/>
        </w:rPr>
      </w:pPr>
      <w:r w:rsidRPr="00301D8C">
        <w:rPr>
          <w:rFonts w:cs="Times"/>
        </w:rPr>
        <w:t>Neuromorphic AI inspired by uploads</w:t>
      </w:r>
      <w:r w:rsidR="00E635F9">
        <w:rPr>
          <w:rFonts w:cs="Times"/>
        </w:rPr>
        <w:t xml:space="preserve">. </w:t>
      </w:r>
      <w:r w:rsidR="009F4B40">
        <w:rPr>
          <w:rFonts w:cs="Times"/>
        </w:rPr>
        <w:t>This especially true for connectome based uploads, as they could help to solve secret of intelligence, but less for functional model, which only produce what was input in them.</w:t>
      </w:r>
    </w:p>
    <w:p w14:paraId="3EDE7BFB" w14:textId="060F6A86" w:rsidR="00604629" w:rsidRPr="00DE0CA5" w:rsidRDefault="00604629" w:rsidP="00285849">
      <w:pPr>
        <w:widowControl w:val="0"/>
        <w:autoSpaceDE w:val="0"/>
        <w:autoSpaceDN w:val="0"/>
        <w:adjustRightInd w:val="0"/>
        <w:spacing w:line="280" w:lineRule="atLeast"/>
        <w:jc w:val="both"/>
        <w:rPr>
          <w:rFonts w:cs="Times"/>
        </w:rPr>
      </w:pPr>
      <w:r w:rsidRPr="00DE0CA5">
        <w:rPr>
          <w:rFonts w:cs="Times"/>
        </w:rPr>
        <w:t xml:space="preserve"> </w:t>
      </w:r>
    </w:p>
    <w:p w14:paraId="0730B521" w14:textId="67607C67" w:rsidR="0038723B" w:rsidRPr="00DE0CA5" w:rsidRDefault="0038723B" w:rsidP="00285849">
      <w:pPr>
        <w:widowControl w:val="0"/>
        <w:autoSpaceDE w:val="0"/>
        <w:autoSpaceDN w:val="0"/>
        <w:adjustRightInd w:val="0"/>
        <w:spacing w:line="280" w:lineRule="atLeast"/>
        <w:jc w:val="both"/>
        <w:rPr>
          <w:rFonts w:cs="Times"/>
        </w:rPr>
      </w:pPr>
      <w:r w:rsidRPr="00DE0CA5">
        <w:rPr>
          <w:rFonts w:cs="Times"/>
        </w:rPr>
        <w:t>This again reminds us classical TRIZ</w:t>
      </w:r>
      <w:r w:rsidR="001404F8" w:rsidRPr="00DE0CA5">
        <w:rPr>
          <w:rFonts w:cs="Times"/>
        </w:rPr>
        <w:t xml:space="preserve"> problems solving situation</w:t>
      </w:r>
      <w:r w:rsidRPr="00DE0CA5">
        <w:rPr>
          <w:rFonts w:cs="Times"/>
        </w:rPr>
        <w:t xml:space="preserve">: there should be a human upload and should not be human upload. </w:t>
      </w:r>
    </w:p>
    <w:p w14:paraId="2764779A" w14:textId="3C7D9308" w:rsidR="00552CF8" w:rsidRPr="00DE0CA5" w:rsidRDefault="00552CF8" w:rsidP="00285849">
      <w:pPr>
        <w:widowControl w:val="0"/>
        <w:autoSpaceDE w:val="0"/>
        <w:autoSpaceDN w:val="0"/>
        <w:adjustRightInd w:val="0"/>
        <w:spacing w:line="280" w:lineRule="atLeast"/>
        <w:jc w:val="both"/>
        <w:rPr>
          <w:rFonts w:cs="Times"/>
        </w:rPr>
      </w:pPr>
    </w:p>
    <w:p w14:paraId="544D0F62" w14:textId="0AE78C31" w:rsidR="00552CF8" w:rsidRPr="00DE0CA5" w:rsidRDefault="000B64BA" w:rsidP="00285849">
      <w:pPr>
        <w:pStyle w:val="Heading1"/>
        <w:jc w:val="both"/>
        <w:rPr>
          <w:rFonts w:ascii="Latin Modern Roman 10" w:hAnsi="Latin Modern Roman 10"/>
        </w:rPr>
      </w:pPr>
      <w:bookmarkStart w:id="15" w:name="_Toc510798242"/>
      <w:bookmarkStart w:id="16" w:name="_Toc1490529"/>
      <w:r>
        <w:rPr>
          <w:rFonts w:ascii="Latin Modern Roman 10" w:hAnsi="Latin Modern Roman 10"/>
        </w:rPr>
        <w:t>4</w:t>
      </w:r>
      <w:r w:rsidR="00552CF8" w:rsidRPr="00DE0CA5">
        <w:rPr>
          <w:rFonts w:ascii="Latin Modern Roman 10" w:hAnsi="Latin Modern Roman 10"/>
        </w:rPr>
        <w:t>. Different ways to</w:t>
      </w:r>
      <w:r w:rsidR="00DD5038" w:rsidRPr="00DE0CA5">
        <w:rPr>
          <w:rFonts w:ascii="Latin Modern Roman 10" w:hAnsi="Latin Modern Roman 10"/>
        </w:rPr>
        <w:t xml:space="preserve"> the</w:t>
      </w:r>
      <w:r w:rsidR="00552CF8" w:rsidRPr="00DE0CA5">
        <w:rPr>
          <w:rFonts w:ascii="Latin Modern Roman 10" w:hAnsi="Latin Modern Roman 10"/>
        </w:rPr>
        <w:t xml:space="preserve"> safe and perfect human upload</w:t>
      </w:r>
      <w:bookmarkEnd w:id="15"/>
      <w:bookmarkEnd w:id="16"/>
    </w:p>
    <w:p w14:paraId="22909CD1" w14:textId="6F8D0004" w:rsidR="00552CF8" w:rsidRPr="00DE0CA5" w:rsidRDefault="00552CF8" w:rsidP="00285849">
      <w:pPr>
        <w:pStyle w:val="ListParagraph"/>
        <w:widowControl w:val="0"/>
        <w:autoSpaceDE w:val="0"/>
        <w:autoSpaceDN w:val="0"/>
        <w:adjustRightInd w:val="0"/>
        <w:spacing w:line="280" w:lineRule="atLeast"/>
        <w:ind w:left="0" w:firstLine="720"/>
        <w:jc w:val="both"/>
        <w:rPr>
          <w:rFonts w:cs="Times"/>
        </w:rPr>
      </w:pPr>
      <w:r w:rsidRPr="00DE0CA5">
        <w:rPr>
          <w:rFonts w:cs="Times"/>
        </w:rPr>
        <w:t>As</w:t>
      </w:r>
      <w:r w:rsidR="00F96102" w:rsidRPr="00DE0CA5">
        <w:rPr>
          <w:rFonts w:cs="Times"/>
        </w:rPr>
        <w:t xml:space="preserve"> we said above in 2.3</w:t>
      </w:r>
      <w:r w:rsidRPr="00DE0CA5">
        <w:rPr>
          <w:rFonts w:cs="Times"/>
        </w:rPr>
        <w:t>, we need a human upload, but simultaneously it should not be an upload, because such upload will carry all bad human traits with it. Also</w:t>
      </w:r>
      <w:r w:rsidR="00330D5E" w:rsidRPr="00DE0CA5">
        <w:rPr>
          <w:rFonts w:cs="Times"/>
        </w:rPr>
        <w:t>,</w:t>
      </w:r>
      <w:r w:rsidRPr="00DE0CA5">
        <w:rPr>
          <w:rFonts w:cs="Times"/>
        </w:rPr>
        <w:t xml:space="preserve"> brain scanning is delaying, but neuromorphic architectures in the form of neural nets and robot brains are winning. </w:t>
      </w:r>
    </w:p>
    <w:p w14:paraId="431E2859" w14:textId="6FBA33A6" w:rsidR="00552CF8" w:rsidRPr="00DE0CA5" w:rsidRDefault="00552CF8" w:rsidP="00562AE9">
      <w:pPr>
        <w:pStyle w:val="ListParagraph"/>
        <w:widowControl w:val="0"/>
        <w:autoSpaceDE w:val="0"/>
        <w:autoSpaceDN w:val="0"/>
        <w:adjustRightInd w:val="0"/>
        <w:spacing w:line="280" w:lineRule="atLeast"/>
        <w:ind w:left="0" w:firstLine="720"/>
        <w:jc w:val="both"/>
        <w:rPr>
          <w:rFonts w:cs="Times"/>
        </w:rPr>
      </w:pPr>
      <w:r w:rsidRPr="00DE0CA5">
        <w:rPr>
          <w:rFonts w:cs="Times"/>
        </w:rPr>
        <w:t>In this section</w:t>
      </w:r>
      <w:r w:rsidR="00F96102" w:rsidRPr="00DE0CA5">
        <w:rPr>
          <w:rFonts w:cs="Times"/>
        </w:rPr>
        <w:t>,</w:t>
      </w:r>
      <w:r w:rsidRPr="00DE0CA5">
        <w:rPr>
          <w:rFonts w:cs="Times"/>
        </w:rPr>
        <w:t xml:space="preserve"> we will explore several ways to such </w:t>
      </w:r>
      <w:r w:rsidR="00F96102" w:rsidRPr="00DE0CA5">
        <w:rPr>
          <w:rFonts w:cs="Times"/>
        </w:rPr>
        <w:t>“</w:t>
      </w:r>
      <w:r w:rsidRPr="00DE0CA5">
        <w:rPr>
          <w:rFonts w:cs="Times"/>
        </w:rPr>
        <w:t>safe</w:t>
      </w:r>
      <w:r w:rsidR="00F96102" w:rsidRPr="00DE0CA5">
        <w:rPr>
          <w:rFonts w:cs="Times"/>
        </w:rPr>
        <w:t>”</w:t>
      </w:r>
      <w:r w:rsidRPr="00DE0CA5">
        <w:rPr>
          <w:rFonts w:cs="Times"/>
        </w:rPr>
        <w:t xml:space="preserve"> upload. Uncertainty and speed of changes in the field is so large, that we can’t here take responsibility for choosing just one path. We should explore different paths and later choose the best. </w:t>
      </w:r>
    </w:p>
    <w:p w14:paraId="71F441BB" w14:textId="77777777" w:rsidR="002D7F3E" w:rsidRPr="00DE0CA5" w:rsidRDefault="002D7F3E" w:rsidP="00285849">
      <w:pPr>
        <w:widowControl w:val="0"/>
        <w:autoSpaceDE w:val="0"/>
        <w:autoSpaceDN w:val="0"/>
        <w:adjustRightInd w:val="0"/>
        <w:spacing w:line="280" w:lineRule="atLeast"/>
        <w:jc w:val="both"/>
        <w:rPr>
          <w:rFonts w:cs="Times"/>
        </w:rPr>
      </w:pPr>
    </w:p>
    <w:p w14:paraId="428A84CA" w14:textId="494B8283" w:rsidR="002D7F3E" w:rsidRPr="00DE0CA5" w:rsidRDefault="00D30EBC" w:rsidP="00285849">
      <w:pPr>
        <w:pStyle w:val="Heading2"/>
        <w:jc w:val="both"/>
        <w:rPr>
          <w:rFonts w:ascii="Latin Modern Roman 10" w:hAnsi="Latin Modern Roman 10"/>
        </w:rPr>
      </w:pPr>
      <w:bookmarkStart w:id="17" w:name="_Toc510798243"/>
      <w:bookmarkStart w:id="18" w:name="_Toc1490530"/>
      <w:r w:rsidRPr="00DE0CA5">
        <w:rPr>
          <w:rFonts w:ascii="Latin Modern Roman 10" w:hAnsi="Latin Modern Roman 10"/>
        </w:rPr>
        <w:t xml:space="preserve">HLAI: </w:t>
      </w:r>
      <w:r w:rsidR="004D3C5C" w:rsidRPr="00DE0CA5">
        <w:rPr>
          <w:rFonts w:ascii="Latin Modern Roman 10" w:hAnsi="Latin Modern Roman 10"/>
        </w:rPr>
        <w:t xml:space="preserve">Functional model of human brain as replacement </w:t>
      </w:r>
      <w:r w:rsidR="003243C5" w:rsidRPr="00DE0CA5">
        <w:rPr>
          <w:rFonts w:ascii="Latin Modern Roman 10" w:hAnsi="Latin Modern Roman 10"/>
        </w:rPr>
        <w:t>of full</w:t>
      </w:r>
      <w:r w:rsidR="004D3C5C" w:rsidRPr="00DE0CA5">
        <w:rPr>
          <w:rFonts w:ascii="Latin Modern Roman 10" w:hAnsi="Latin Modern Roman 10"/>
        </w:rPr>
        <w:t xml:space="preserve"> brain scans</w:t>
      </w:r>
      <w:bookmarkEnd w:id="17"/>
      <w:bookmarkEnd w:id="18"/>
    </w:p>
    <w:p w14:paraId="58F4FD3B" w14:textId="5394D45F" w:rsidR="00B557E5" w:rsidRPr="00DE0CA5" w:rsidRDefault="00111B06"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One approach to safer human upload is</w:t>
      </w:r>
      <w:r w:rsidR="00B557E5" w:rsidRPr="00DE0CA5">
        <w:rPr>
          <w:rFonts w:cs="Times"/>
        </w:rPr>
        <w:t xml:space="preserve"> creation of idealized model of human mind on functional level using all available instruments</w:t>
      </w:r>
      <w:r w:rsidRPr="00DE0CA5">
        <w:rPr>
          <w:rFonts w:cs="Times"/>
        </w:rPr>
        <w:t xml:space="preserve">. We would call it HLAI – human-like artificial intelligence. </w:t>
      </w:r>
    </w:p>
    <w:p w14:paraId="36A09358" w14:textId="4B733CBE" w:rsidR="004B2115" w:rsidRPr="00DE0CA5" w:rsidRDefault="00842347" w:rsidP="00285849">
      <w:pPr>
        <w:pStyle w:val="ListParagraph"/>
        <w:widowControl w:val="0"/>
        <w:autoSpaceDE w:val="0"/>
        <w:autoSpaceDN w:val="0"/>
        <w:adjustRightInd w:val="0"/>
        <w:spacing w:line="280" w:lineRule="atLeast"/>
        <w:jc w:val="both"/>
        <w:rPr>
          <w:rFonts w:cs="Times"/>
        </w:rPr>
      </w:pPr>
      <w:r w:rsidRPr="00DE0CA5">
        <w:rPr>
          <w:rFonts w:cs="Times"/>
        </w:rPr>
        <w:t xml:space="preserve">Reason for HLAI creation are following: </w:t>
      </w:r>
    </w:p>
    <w:p w14:paraId="127E74C0" w14:textId="555C63C2" w:rsidR="005C4B62" w:rsidRPr="00DE0CA5" w:rsidRDefault="00842347"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1.</w:t>
      </w:r>
      <w:r w:rsidR="005B3019" w:rsidRPr="00DE0CA5">
        <w:rPr>
          <w:rFonts w:cs="Times"/>
        </w:rPr>
        <w:t xml:space="preserve"> </w:t>
      </w:r>
      <w:r w:rsidR="005C4B62" w:rsidRPr="00DE0CA5">
        <w:rPr>
          <w:rFonts w:cs="Times"/>
        </w:rPr>
        <w:t>Direct human brain uploading is catastrophically lagging compared to other AI system, which makes all the discussion purely theoretical</w:t>
      </w:r>
      <w:r w:rsidRPr="00DE0CA5">
        <w:rPr>
          <w:rFonts w:cs="Times"/>
        </w:rPr>
        <w:t xml:space="preserve">. </w:t>
      </w:r>
      <w:r w:rsidR="006B2EB1" w:rsidRPr="00DE0CA5">
        <w:rPr>
          <w:rFonts w:cs="Times"/>
        </w:rPr>
        <w:t xml:space="preserve">The main problem is that </w:t>
      </w:r>
      <w:r w:rsidR="00562AE9" w:rsidRPr="00DE0CA5">
        <w:rPr>
          <w:rFonts w:cs="Times"/>
        </w:rPr>
        <w:t xml:space="preserve">we </w:t>
      </w:r>
      <w:r w:rsidR="006B2EB1" w:rsidRPr="00DE0CA5">
        <w:rPr>
          <w:rFonts w:cs="Times"/>
        </w:rPr>
        <w:t xml:space="preserve">still not able to model brains of even of smallest and well scanned animals, like </w:t>
      </w:r>
      <w:proofErr w:type="spellStart"/>
      <w:proofErr w:type="gramStart"/>
      <w:r w:rsidR="006B2EB1" w:rsidRPr="00DE0CA5">
        <w:rPr>
          <w:rFonts w:cs="Times"/>
          <w:i/>
        </w:rPr>
        <w:t>C.Elegance</w:t>
      </w:r>
      <w:proofErr w:type="spellEnd"/>
      <w:proofErr w:type="gramEnd"/>
      <w:r w:rsidR="006B2EB1" w:rsidRPr="00DE0CA5">
        <w:rPr>
          <w:rFonts w:cs="Times"/>
        </w:rPr>
        <w:t xml:space="preserve">, and also we still don’t know many simplest things about human brain, like why we sleep and see dreams, how we encode memory, there is the center of consciousness etc. </w:t>
      </w:r>
    </w:p>
    <w:p w14:paraId="22C2DB4A" w14:textId="7EEF0666" w:rsidR="006B2EB1" w:rsidRPr="00DE0CA5" w:rsidRDefault="00842347"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2.</w:t>
      </w:r>
      <w:r w:rsidR="005B3019" w:rsidRPr="00DE0CA5">
        <w:rPr>
          <w:rFonts w:cs="Times"/>
        </w:rPr>
        <w:t xml:space="preserve"> </w:t>
      </w:r>
      <w:r w:rsidR="006B2EB1" w:rsidRPr="00DE0CA5">
        <w:rPr>
          <w:rFonts w:cs="Times"/>
        </w:rPr>
        <w:t xml:space="preserve">Several large brain modeling projects could produce meaningful results in 2020s, </w:t>
      </w:r>
      <w:r w:rsidR="00562AE9" w:rsidRPr="00DE0CA5">
        <w:rPr>
          <w:rFonts w:cs="Times"/>
        </w:rPr>
        <w:t>like Blue Brain and Allen Brain.</w:t>
      </w:r>
      <w:r w:rsidR="006B2EB1" w:rsidRPr="00DE0CA5">
        <w:rPr>
          <w:rFonts w:cs="Times"/>
        </w:rPr>
        <w:t xml:space="preserve"> </w:t>
      </w:r>
      <w:r w:rsidR="00B85040" w:rsidRPr="00DE0CA5">
        <w:rPr>
          <w:rFonts w:cs="Times"/>
        </w:rPr>
        <w:t xml:space="preserve">But modeling of </w:t>
      </w:r>
      <w:r w:rsidR="00562AE9" w:rsidRPr="00DE0CA5">
        <w:rPr>
          <w:rFonts w:cs="Times"/>
        </w:rPr>
        <w:t xml:space="preserve">a </w:t>
      </w:r>
      <w:r w:rsidR="00B85040" w:rsidRPr="00DE0CA5">
        <w:rPr>
          <w:rFonts w:cs="Times"/>
        </w:rPr>
        <w:t>brain of an old random person will not be a Safe AI (but could provide needed insights about the nature of intelligence for non-human projects.)</w:t>
      </w:r>
    </w:p>
    <w:p w14:paraId="5D100E7C" w14:textId="1AA64160" w:rsidR="005C4B62" w:rsidRPr="00DE0CA5" w:rsidRDefault="00842347"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3.</w:t>
      </w:r>
      <w:r w:rsidR="005B3019" w:rsidRPr="00DE0CA5">
        <w:rPr>
          <w:rFonts w:cs="Times"/>
        </w:rPr>
        <w:t xml:space="preserve"> </w:t>
      </w:r>
      <w:r w:rsidR="00B85040" w:rsidRPr="00DE0CA5">
        <w:rPr>
          <w:rFonts w:cs="Times"/>
        </w:rPr>
        <w:t>M</w:t>
      </w:r>
      <w:r w:rsidR="005C4B62" w:rsidRPr="00DE0CA5">
        <w:rPr>
          <w:rFonts w:cs="Times"/>
        </w:rPr>
        <w:t>ost current success</w:t>
      </w:r>
      <w:r w:rsidR="00B85040" w:rsidRPr="00DE0CA5">
        <w:rPr>
          <w:rFonts w:cs="Times"/>
        </w:rPr>
        <w:t>es</w:t>
      </w:r>
      <w:r w:rsidR="005C4B62" w:rsidRPr="00DE0CA5">
        <w:rPr>
          <w:rFonts w:cs="Times"/>
        </w:rPr>
        <w:t xml:space="preserve"> in AI are</w:t>
      </w:r>
      <w:r w:rsidRPr="00DE0CA5">
        <w:rPr>
          <w:rFonts w:cs="Times"/>
        </w:rPr>
        <w:t xml:space="preserve"> using neural nets and are some</w:t>
      </w:r>
      <w:r w:rsidR="005C4B62" w:rsidRPr="00DE0CA5">
        <w:rPr>
          <w:rFonts w:cs="Times"/>
        </w:rPr>
        <w:t>how similar to human brain (however, most successful convolutional nets are different from spiking neural nets, similar to human brain).</w:t>
      </w:r>
    </w:p>
    <w:p w14:paraId="0D120428" w14:textId="32D57F20" w:rsidR="00642F45" w:rsidRPr="00DE0CA5" w:rsidRDefault="00842347"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Thus</w:t>
      </w:r>
      <w:r w:rsidR="00562AE9" w:rsidRPr="00DE0CA5">
        <w:rPr>
          <w:rFonts w:cs="Times"/>
        </w:rPr>
        <w:t>,</w:t>
      </w:r>
      <w:r w:rsidRPr="00DE0CA5">
        <w:rPr>
          <w:rFonts w:cs="Times"/>
        </w:rPr>
        <w:t xml:space="preserve"> i</w:t>
      </w:r>
      <w:r w:rsidR="00642F45" w:rsidRPr="00DE0CA5">
        <w:rPr>
          <w:rFonts w:cs="Times"/>
        </w:rPr>
        <w:t>f we want that human uploads come first, we need to replace long and messy brain scanning with higher-level process</w:t>
      </w:r>
      <w:r w:rsidR="00C85740" w:rsidRPr="00DE0CA5">
        <w:rPr>
          <w:rFonts w:cs="Times"/>
        </w:rPr>
        <w:t xml:space="preserve"> of brain modelling, which will be in line with industry. </w:t>
      </w:r>
    </w:p>
    <w:p w14:paraId="6DE7BAE2" w14:textId="1414CDD3" w:rsidR="00C85740" w:rsidRPr="00DE0CA5" w:rsidRDefault="00C85740" w:rsidP="00285849">
      <w:pPr>
        <w:pStyle w:val="ListParagraph"/>
        <w:widowControl w:val="0"/>
        <w:autoSpaceDE w:val="0"/>
        <w:autoSpaceDN w:val="0"/>
        <w:adjustRightInd w:val="0"/>
        <w:spacing w:line="280" w:lineRule="atLeast"/>
        <w:ind w:left="0" w:firstLine="709"/>
        <w:jc w:val="both"/>
        <w:rPr>
          <w:rFonts w:cs="Times"/>
        </w:rPr>
      </w:pPr>
      <w:r w:rsidRPr="00DE0CA5">
        <w:rPr>
          <w:rFonts w:cs="Times"/>
        </w:rPr>
        <w:t xml:space="preserve">Such brain modelling will use several techniques: </w:t>
      </w:r>
    </w:p>
    <w:p w14:paraId="00F82672" w14:textId="77777777" w:rsidR="005C4B62" w:rsidRPr="00DE0CA5" w:rsidRDefault="005C4B62" w:rsidP="00285849">
      <w:pPr>
        <w:pStyle w:val="ListParagraph"/>
        <w:widowControl w:val="0"/>
        <w:autoSpaceDE w:val="0"/>
        <w:autoSpaceDN w:val="0"/>
        <w:adjustRightInd w:val="0"/>
        <w:spacing w:line="280" w:lineRule="atLeast"/>
        <w:ind w:left="0"/>
        <w:jc w:val="both"/>
        <w:rPr>
          <w:rFonts w:cs="Times"/>
        </w:rPr>
      </w:pPr>
    </w:p>
    <w:p w14:paraId="247D8C5A" w14:textId="5DA99119" w:rsidR="003A49BE" w:rsidRPr="00DE0CA5" w:rsidRDefault="003243C5"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1. </w:t>
      </w:r>
      <w:r w:rsidR="003A49BE" w:rsidRPr="00DE0CA5">
        <w:rPr>
          <w:rFonts w:cs="Times"/>
          <w:b/>
        </w:rPr>
        <w:t xml:space="preserve">Functional model </w:t>
      </w:r>
      <w:r w:rsidR="003A49BE" w:rsidRPr="00DE0CA5">
        <w:rPr>
          <w:rFonts w:cs="Times"/>
        </w:rPr>
        <w:t>means that we create a system from many blocks, which are connected the same way as blocks inside the human brain. Each block is a black box, so we need to model its inputs and outputs, but not what is going on in it on neuronal level.</w:t>
      </w:r>
      <w:r w:rsidR="00CD335C" w:rsidRPr="00DE0CA5">
        <w:rPr>
          <w:rFonts w:cs="Times"/>
        </w:rPr>
        <w:t xml:space="preserve">  The</w:t>
      </w:r>
      <w:r w:rsidR="00FD4F09" w:rsidRPr="00DE0CA5">
        <w:rPr>
          <w:rFonts w:cs="Times"/>
        </w:rPr>
        <w:t xml:space="preserve"> idea is based on that we can already model functionality of some brain blocks.</w:t>
      </w:r>
      <w:r w:rsidR="00446FE4" w:rsidRPr="00DE0CA5">
        <w:rPr>
          <w:rFonts w:cs="Times"/>
        </w:rPr>
        <w:t xml:space="preserve"> </w:t>
      </w:r>
      <w:r w:rsidR="003A49BE" w:rsidRPr="00DE0CA5">
        <w:rPr>
          <w:rFonts w:cs="Times"/>
        </w:rPr>
        <w:t>So</w:t>
      </w:r>
      <w:r w:rsidR="00446FE4" w:rsidRPr="00DE0CA5">
        <w:rPr>
          <w:rFonts w:cs="Times"/>
        </w:rPr>
        <w:t>,</w:t>
      </w:r>
      <w:r w:rsidR="003A49BE" w:rsidRPr="00DE0CA5">
        <w:rPr>
          <w:rFonts w:cs="Times"/>
        </w:rPr>
        <w:t xml:space="preserve"> we could work on each block independently and attract to it all newly appearing neurological and psychological data. </w:t>
      </w:r>
    </w:p>
    <w:p w14:paraId="4D305CB3" w14:textId="77777777" w:rsidR="00446FE4" w:rsidRPr="00DE0CA5" w:rsidRDefault="00446FE4" w:rsidP="00285849">
      <w:pPr>
        <w:pStyle w:val="ListParagraph"/>
        <w:widowControl w:val="0"/>
        <w:autoSpaceDE w:val="0"/>
        <w:autoSpaceDN w:val="0"/>
        <w:adjustRightInd w:val="0"/>
        <w:spacing w:line="280" w:lineRule="atLeast"/>
        <w:ind w:left="0"/>
        <w:jc w:val="both"/>
        <w:rPr>
          <w:rFonts w:cs="Times"/>
        </w:rPr>
      </w:pPr>
    </w:p>
    <w:p w14:paraId="556E1886" w14:textId="3CD668D1" w:rsidR="003A49BE" w:rsidRPr="00DE0CA5" w:rsidRDefault="003A49BE" w:rsidP="00285849">
      <w:pPr>
        <w:pStyle w:val="ListParagraph"/>
        <w:widowControl w:val="0"/>
        <w:autoSpaceDE w:val="0"/>
        <w:autoSpaceDN w:val="0"/>
        <w:adjustRightInd w:val="0"/>
        <w:spacing w:line="280" w:lineRule="atLeast"/>
        <w:ind w:left="0"/>
        <w:jc w:val="both"/>
        <w:rPr>
          <w:rFonts w:cs="Times"/>
        </w:rPr>
      </w:pPr>
      <w:r w:rsidRPr="00DE0CA5">
        <w:rPr>
          <w:rFonts w:cs="Times"/>
        </w:rPr>
        <w:t>We also could use all recent successes in machine learning to do what we want inside each black box. If we model a hippocampus, it should not work inside as a human hippocampus, but could use any available ML systems. (And such approach was used for a chip for replacem</w:t>
      </w:r>
      <w:r w:rsidR="00215962" w:rsidRPr="00DE0CA5">
        <w:rPr>
          <w:rFonts w:cs="Times"/>
        </w:rPr>
        <w:t>en</w:t>
      </w:r>
      <w:r w:rsidRPr="00DE0CA5">
        <w:rPr>
          <w:rFonts w:cs="Times"/>
        </w:rPr>
        <w:t xml:space="preserve">t of the hippocampus.) </w:t>
      </w:r>
    </w:p>
    <w:p w14:paraId="511393E1" w14:textId="771CEDA2" w:rsidR="003243C5" w:rsidRPr="00DE0CA5" w:rsidRDefault="003243C5"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We could also use scans of brain parts as soon as we get them. </w:t>
      </w:r>
    </w:p>
    <w:p w14:paraId="16B0011B" w14:textId="77777777" w:rsidR="00013942" w:rsidRPr="00DE0CA5" w:rsidRDefault="00013942" w:rsidP="00285849">
      <w:pPr>
        <w:pStyle w:val="ListParagraph"/>
        <w:widowControl w:val="0"/>
        <w:autoSpaceDE w:val="0"/>
        <w:autoSpaceDN w:val="0"/>
        <w:adjustRightInd w:val="0"/>
        <w:spacing w:line="280" w:lineRule="atLeast"/>
        <w:ind w:left="0"/>
        <w:jc w:val="both"/>
        <w:rPr>
          <w:rFonts w:cs="Times"/>
        </w:rPr>
      </w:pPr>
    </w:p>
    <w:p w14:paraId="6D666353" w14:textId="1EA1E079" w:rsidR="00013942" w:rsidRPr="00DE0CA5" w:rsidRDefault="00013942" w:rsidP="00013942">
      <w:pPr>
        <w:pStyle w:val="ListParagraph"/>
        <w:widowControl w:val="0"/>
        <w:autoSpaceDE w:val="0"/>
        <w:autoSpaceDN w:val="0"/>
        <w:adjustRightInd w:val="0"/>
        <w:spacing w:line="280" w:lineRule="atLeast"/>
        <w:ind w:left="0" w:firstLine="709"/>
        <w:jc w:val="both"/>
        <w:rPr>
          <w:rFonts w:cs="Times"/>
        </w:rPr>
      </w:pPr>
      <w:r w:rsidRPr="00DE0CA5">
        <w:rPr>
          <w:rFonts w:cs="Times"/>
        </w:rPr>
        <w:t xml:space="preserve">These ideas are in line with current </w:t>
      </w:r>
      <w:r w:rsidR="00330D5E" w:rsidRPr="00DE0CA5">
        <w:rPr>
          <w:rFonts w:cs="Times"/>
        </w:rPr>
        <w:t>economic</w:t>
      </w:r>
      <w:r w:rsidRPr="00DE0CA5">
        <w:rPr>
          <w:rFonts w:cs="Times"/>
        </w:rPr>
        <w:t xml:space="preserve"> development, which create demand for robotic brains for home-robots and self-driving cars. Such robotic brains must have almost the same functionality as human brains – situation awareness, ability to understand language, apply ethics, obey commands safely. Thus, robotic companies will try to make such brains anyway.</w:t>
      </w:r>
    </w:p>
    <w:p w14:paraId="0BFD6629" w14:textId="549A23F1" w:rsidR="00013942" w:rsidRPr="00DE0CA5" w:rsidRDefault="00013942" w:rsidP="00013942">
      <w:pPr>
        <w:ind w:firstLine="709"/>
        <w:jc w:val="both"/>
        <w:rPr>
          <w:color w:val="000000" w:themeColor="text1"/>
        </w:rPr>
      </w:pPr>
      <w:r w:rsidRPr="00DE0CA5">
        <w:rPr>
          <w:color w:val="000000" w:themeColor="text1"/>
        </w:rPr>
        <w:t>This non-self-improving safer AI is analogous to non-self-replicating safer molecular manufacturing [Phoenix, Chris, and Eric Drexler. "Safe exponential manufacturing." Nanotechnology 15.8 (2004): 869.].</w:t>
      </w:r>
    </w:p>
    <w:p w14:paraId="1338AE42" w14:textId="77777777" w:rsidR="00013942" w:rsidRPr="00DE0CA5" w:rsidRDefault="00013942" w:rsidP="00013942">
      <w:pPr>
        <w:pStyle w:val="ListParagraph"/>
        <w:widowControl w:val="0"/>
        <w:autoSpaceDE w:val="0"/>
        <w:autoSpaceDN w:val="0"/>
        <w:adjustRightInd w:val="0"/>
        <w:spacing w:line="280" w:lineRule="atLeast"/>
        <w:ind w:left="0" w:firstLine="709"/>
        <w:jc w:val="both"/>
        <w:rPr>
          <w:rFonts w:cs="Times"/>
        </w:rPr>
      </w:pPr>
      <w:r w:rsidRPr="00DE0CA5">
        <w:rPr>
          <w:rFonts w:cs="Times"/>
        </w:rPr>
        <w:t>The main problem here is that too simple and effective model of human brain will be exactly the type of universal AI which we try not to create.</w:t>
      </w:r>
    </w:p>
    <w:p w14:paraId="79272293" w14:textId="77777777" w:rsidR="00013942" w:rsidRPr="00DE0CA5" w:rsidRDefault="00013942" w:rsidP="00285849">
      <w:pPr>
        <w:pStyle w:val="ListParagraph"/>
        <w:widowControl w:val="0"/>
        <w:autoSpaceDE w:val="0"/>
        <w:autoSpaceDN w:val="0"/>
        <w:adjustRightInd w:val="0"/>
        <w:spacing w:line="280" w:lineRule="atLeast"/>
        <w:ind w:left="0"/>
        <w:jc w:val="both"/>
        <w:rPr>
          <w:rFonts w:cs="Times"/>
        </w:rPr>
      </w:pPr>
    </w:p>
    <w:p w14:paraId="437AC312" w14:textId="77777777" w:rsidR="00562AE9" w:rsidRPr="00DE0CA5" w:rsidRDefault="00562AE9" w:rsidP="00285849">
      <w:pPr>
        <w:pStyle w:val="ListParagraph"/>
        <w:widowControl w:val="0"/>
        <w:autoSpaceDE w:val="0"/>
        <w:autoSpaceDN w:val="0"/>
        <w:adjustRightInd w:val="0"/>
        <w:spacing w:line="280" w:lineRule="atLeast"/>
        <w:ind w:left="0"/>
        <w:jc w:val="both"/>
        <w:rPr>
          <w:rFonts w:cs="Times"/>
        </w:rPr>
      </w:pPr>
    </w:p>
    <w:p w14:paraId="09E4716E" w14:textId="3D90CBF3" w:rsidR="003A49BE" w:rsidRPr="00DE0CA5" w:rsidRDefault="003243C5"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2. </w:t>
      </w:r>
      <w:proofErr w:type="spellStart"/>
      <w:r w:rsidRPr="00DE0CA5">
        <w:rPr>
          <w:rFonts w:cs="Times"/>
          <w:b/>
        </w:rPr>
        <w:t>Sideloading</w:t>
      </w:r>
      <w:proofErr w:type="spellEnd"/>
      <w:r w:rsidRPr="00DE0CA5">
        <w:rPr>
          <w:rFonts w:cs="Times"/>
        </w:rPr>
        <w:t xml:space="preserve">. </w:t>
      </w:r>
      <w:r w:rsidR="003A49BE" w:rsidRPr="00DE0CA5">
        <w:rPr>
          <w:rFonts w:cs="Times"/>
        </w:rPr>
        <w:t>We could extensively test the system</w:t>
      </w:r>
      <w:r w:rsidRPr="00DE0CA5">
        <w:rPr>
          <w:rFonts w:cs="Times"/>
        </w:rPr>
        <w:t>, tweak</w:t>
      </w:r>
      <w:r w:rsidR="003A49BE" w:rsidRPr="00DE0CA5">
        <w:rPr>
          <w:rFonts w:cs="Times"/>
        </w:rPr>
        <w:t xml:space="preserve"> and see if its behavior is similar </w:t>
      </w:r>
      <w:r w:rsidR="00CC1B04" w:rsidRPr="00DE0CA5">
        <w:rPr>
          <w:rFonts w:cs="Times"/>
        </w:rPr>
        <w:t>to the</w:t>
      </w:r>
      <w:r w:rsidR="003A49BE" w:rsidRPr="00DE0CA5">
        <w:rPr>
          <w:rFonts w:cs="Times"/>
        </w:rPr>
        <w:t xml:space="preserve"> human</w:t>
      </w:r>
      <w:r w:rsidRPr="00DE0CA5">
        <w:rPr>
          <w:rFonts w:cs="Times"/>
        </w:rPr>
        <w:t xml:space="preserve"> mind.</w:t>
      </w:r>
      <w:r w:rsidR="003A49BE" w:rsidRPr="00DE0CA5">
        <w:rPr>
          <w:rFonts w:cs="Times"/>
        </w:rPr>
        <w:t xml:space="preserve"> </w:t>
      </w:r>
    </w:p>
    <w:p w14:paraId="087FFD36" w14:textId="27BB7BD1" w:rsidR="00215962" w:rsidRPr="00DE0CA5" w:rsidRDefault="00215962"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Intrinsic messiness of human brain may be replaced by </w:t>
      </w:r>
      <w:r w:rsidR="00CC1B04" w:rsidRPr="00DE0CA5">
        <w:rPr>
          <w:rFonts w:cs="Times"/>
        </w:rPr>
        <w:t>cryptographic</w:t>
      </w:r>
      <w:r w:rsidRPr="00DE0CA5">
        <w:rPr>
          <w:rFonts w:cs="Times"/>
        </w:rPr>
        <w:t xml:space="preserve"> protection of internal content of different black boxes, from which the system will be constructed. </w:t>
      </w:r>
    </w:p>
    <w:p w14:paraId="074971E1" w14:textId="77777777" w:rsidR="004714E2" w:rsidRPr="00DE0CA5" w:rsidRDefault="004714E2" w:rsidP="00285849">
      <w:pPr>
        <w:pStyle w:val="ListParagraph"/>
        <w:widowControl w:val="0"/>
        <w:autoSpaceDE w:val="0"/>
        <w:autoSpaceDN w:val="0"/>
        <w:adjustRightInd w:val="0"/>
        <w:spacing w:line="280" w:lineRule="atLeast"/>
        <w:ind w:left="0"/>
        <w:jc w:val="both"/>
        <w:rPr>
          <w:rFonts w:cs="Times"/>
        </w:rPr>
      </w:pPr>
    </w:p>
    <w:p w14:paraId="1FF03BE3" w14:textId="1550C3C0" w:rsidR="004714E2" w:rsidRPr="00DE0CA5" w:rsidRDefault="004714E2" w:rsidP="004714E2">
      <w:pPr>
        <w:pStyle w:val="ListParagraph"/>
        <w:widowControl w:val="0"/>
        <w:autoSpaceDE w:val="0"/>
        <w:autoSpaceDN w:val="0"/>
        <w:adjustRightInd w:val="0"/>
        <w:spacing w:line="280" w:lineRule="atLeast"/>
        <w:ind w:left="0"/>
        <w:jc w:val="both"/>
        <w:rPr>
          <w:rFonts w:cs="Times"/>
        </w:rPr>
      </w:pPr>
      <w:r w:rsidRPr="00DE0CA5">
        <w:rPr>
          <w:rFonts w:cs="Times"/>
        </w:rPr>
        <w:t>Some general model of human mind is created using functional modelling and all other tricks, and then it is tweaked until its behavior become similar to the behavior of given person. (But it is not clear, how to install in it large set of personal memories without long repetition of the education process.)</w:t>
      </w:r>
    </w:p>
    <w:p w14:paraId="27A27F09" w14:textId="77777777" w:rsidR="004714E2" w:rsidRPr="00DE0CA5" w:rsidRDefault="004714E2" w:rsidP="00285849">
      <w:pPr>
        <w:pStyle w:val="ListParagraph"/>
        <w:widowControl w:val="0"/>
        <w:autoSpaceDE w:val="0"/>
        <w:autoSpaceDN w:val="0"/>
        <w:adjustRightInd w:val="0"/>
        <w:spacing w:line="280" w:lineRule="atLeast"/>
        <w:ind w:left="0"/>
        <w:jc w:val="both"/>
        <w:rPr>
          <w:rFonts w:cs="Times"/>
        </w:rPr>
      </w:pPr>
    </w:p>
    <w:p w14:paraId="5E89B779" w14:textId="77777777" w:rsidR="00CC1B04" w:rsidRPr="00DE0CA5" w:rsidRDefault="00CC1B04" w:rsidP="00285849">
      <w:pPr>
        <w:pStyle w:val="ListParagraph"/>
        <w:widowControl w:val="0"/>
        <w:autoSpaceDE w:val="0"/>
        <w:autoSpaceDN w:val="0"/>
        <w:adjustRightInd w:val="0"/>
        <w:spacing w:line="280" w:lineRule="atLeast"/>
        <w:ind w:left="0"/>
        <w:jc w:val="both"/>
        <w:rPr>
          <w:rFonts w:cs="Times"/>
        </w:rPr>
      </w:pPr>
    </w:p>
    <w:p w14:paraId="5E9D8C7D" w14:textId="0E077703" w:rsidR="003243C5" w:rsidRPr="00DE0CA5" w:rsidRDefault="003243C5"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3. </w:t>
      </w:r>
      <w:r w:rsidRPr="00DE0CA5">
        <w:rPr>
          <w:rFonts w:cs="Times"/>
          <w:b/>
        </w:rPr>
        <w:t>Learning</w:t>
      </w:r>
      <w:r w:rsidRPr="00DE0CA5">
        <w:rPr>
          <w:rFonts w:cs="Times"/>
        </w:rPr>
        <w:t xml:space="preserve">. As neural nets are very general, they could be taught almost everything, and they </w:t>
      </w:r>
      <w:r w:rsidR="00CC1B04" w:rsidRPr="00DE0CA5">
        <w:rPr>
          <w:rFonts w:cs="Times"/>
        </w:rPr>
        <w:t xml:space="preserve">could be trained to mimic human behavior as a black box. The same way neural nets are now trained to drive self-driving cars: they are fed with </w:t>
      </w:r>
      <w:r w:rsidR="00EC7DBC" w:rsidRPr="00DE0CA5">
        <w:rPr>
          <w:rFonts w:cs="Times"/>
        </w:rPr>
        <w:t>hundreds of</w:t>
      </w:r>
      <w:r w:rsidR="00CC1B04" w:rsidRPr="00DE0CA5">
        <w:rPr>
          <w:rFonts w:cs="Times"/>
        </w:rPr>
        <w:t xml:space="preserve"> thousands of hours of </w:t>
      </w:r>
      <w:proofErr w:type="spellStart"/>
      <w:r w:rsidR="00CC1B04" w:rsidRPr="00DE0CA5">
        <w:rPr>
          <w:rFonts w:cs="Times"/>
        </w:rPr>
        <w:t>videorecording</w:t>
      </w:r>
      <w:proofErr w:type="spellEnd"/>
      <w:r w:rsidR="00CC1B04" w:rsidRPr="00DE0CA5">
        <w:rPr>
          <w:rFonts w:cs="Times"/>
        </w:rPr>
        <w:t xml:space="preserve"> of actual human driving and become able to demonstrate roughly human levels performance in complex street driving.</w:t>
      </w:r>
    </w:p>
    <w:p w14:paraId="021043C7" w14:textId="77777777" w:rsidR="00CC1B04" w:rsidRPr="00DE0CA5" w:rsidRDefault="00CC1B04" w:rsidP="00285849">
      <w:pPr>
        <w:pStyle w:val="ListParagraph"/>
        <w:widowControl w:val="0"/>
        <w:autoSpaceDE w:val="0"/>
        <w:autoSpaceDN w:val="0"/>
        <w:adjustRightInd w:val="0"/>
        <w:spacing w:line="280" w:lineRule="atLeast"/>
        <w:ind w:left="0"/>
        <w:jc w:val="both"/>
        <w:rPr>
          <w:rFonts w:cs="Times"/>
        </w:rPr>
      </w:pPr>
    </w:p>
    <w:p w14:paraId="283C191E" w14:textId="2A748A92" w:rsidR="003A78EF" w:rsidRPr="00D471D0" w:rsidRDefault="003A78EF" w:rsidP="003A78EF">
      <w:pPr>
        <w:pStyle w:val="Heading2"/>
      </w:pPr>
      <w:bookmarkStart w:id="19" w:name="_Toc510798244"/>
      <w:bookmarkStart w:id="20" w:name="_Toc1490531"/>
      <w:r>
        <w:lastRenderedPageBreak/>
        <w:t>Human mind secret is in human training dataset</w:t>
      </w:r>
      <w:bookmarkEnd w:id="19"/>
      <w:bookmarkEnd w:id="20"/>
    </w:p>
    <w:p w14:paraId="249C53E4" w14:textId="77777777" w:rsidR="003A78EF" w:rsidRDefault="003A78EF" w:rsidP="003A78EF">
      <w:pPr>
        <w:ind w:firstLine="720"/>
        <w:jc w:val="both"/>
        <w:rPr>
          <w:rFonts w:cs="Calibri"/>
        </w:rPr>
      </w:pPr>
      <w:r>
        <w:rPr>
          <w:rFonts w:cs="Calibri"/>
        </w:rPr>
        <w:t>This idea is that human minds are rather blank neural net-based learners, and what makes us humans is extensive training on our cultural dataset. There are several pieces of evidence for it:</w:t>
      </w:r>
    </w:p>
    <w:p w14:paraId="1C4B09F4" w14:textId="77777777" w:rsidR="003A78EF" w:rsidRPr="00D471D0" w:rsidRDefault="003A78EF" w:rsidP="003A78EF">
      <w:pPr>
        <w:pStyle w:val="ListParagraph"/>
        <w:numPr>
          <w:ilvl w:val="0"/>
          <w:numId w:val="25"/>
        </w:numPr>
        <w:jc w:val="both"/>
        <w:rPr>
          <w:rFonts w:cs="Calibri"/>
        </w:rPr>
      </w:pPr>
      <w:r w:rsidRPr="00D471D0">
        <w:rPr>
          <w:rFonts w:cs="Calibri"/>
        </w:rPr>
        <w:t>Feral children. Humans grown by wolves are behave like wolves and can’t learn language (if they are older than 7 years) and adapt to human culture in other ways.</w:t>
      </w:r>
    </w:p>
    <w:p w14:paraId="05C98AFE" w14:textId="77777777" w:rsidR="003A78EF" w:rsidRDefault="003A78EF" w:rsidP="003A78EF">
      <w:pPr>
        <w:pStyle w:val="ListParagraph"/>
        <w:numPr>
          <w:ilvl w:val="0"/>
          <w:numId w:val="25"/>
        </w:numPr>
        <w:jc w:val="both"/>
        <w:rPr>
          <w:rFonts w:cs="Calibri"/>
        </w:rPr>
      </w:pPr>
      <w:r>
        <w:rPr>
          <w:rFonts w:cs="Calibri"/>
        </w:rPr>
        <w:t>Monkeys can learn some human-like behavior like smoking and gest language, and express ideas that they are humans.</w:t>
      </w:r>
    </w:p>
    <w:p w14:paraId="1FE5F257" w14:textId="77777777" w:rsidR="003A78EF" w:rsidRDefault="003A78EF" w:rsidP="003A78EF">
      <w:pPr>
        <w:pStyle w:val="ListParagraph"/>
        <w:numPr>
          <w:ilvl w:val="0"/>
          <w:numId w:val="25"/>
        </w:numPr>
        <w:jc w:val="both"/>
        <w:rPr>
          <w:rFonts w:cs="Calibri"/>
        </w:rPr>
      </w:pPr>
      <w:r>
        <w:rPr>
          <w:rFonts w:cs="Calibri"/>
        </w:rPr>
        <w:t>Anatomical humans existed for hundreds of thousand years, but was not able to start civilization, probably because they didn’t create proper training dataset for intellectual activity.</w:t>
      </w:r>
    </w:p>
    <w:p w14:paraId="538EB2B2" w14:textId="77777777" w:rsidR="003A78EF" w:rsidRDefault="003A78EF" w:rsidP="003A78EF">
      <w:pPr>
        <w:pStyle w:val="ListParagraph"/>
        <w:numPr>
          <w:ilvl w:val="0"/>
          <w:numId w:val="25"/>
        </w:numPr>
        <w:jc w:val="both"/>
        <w:rPr>
          <w:rFonts w:cs="Calibri"/>
        </w:rPr>
      </w:pPr>
      <w:r>
        <w:rPr>
          <w:rFonts w:cs="Calibri"/>
        </w:rPr>
        <w:t>Neural nets could be trained to behave like human car driver just by observations of correct behavior.</w:t>
      </w:r>
    </w:p>
    <w:p w14:paraId="246A2E42" w14:textId="77777777" w:rsidR="003A78EF" w:rsidRDefault="003A78EF" w:rsidP="003A78EF">
      <w:pPr>
        <w:pStyle w:val="ListParagraph"/>
        <w:numPr>
          <w:ilvl w:val="0"/>
          <w:numId w:val="25"/>
        </w:numPr>
        <w:jc w:val="both"/>
        <w:rPr>
          <w:rFonts w:cs="Calibri"/>
        </w:rPr>
      </w:pPr>
      <w:r>
        <w:rPr>
          <w:rFonts w:cs="Calibri"/>
        </w:rPr>
        <w:t>People with significant brain abnormalities are able to produce most of human behavior, that is, to be human is very robust to architectural changes of the mind.</w:t>
      </w:r>
    </w:p>
    <w:p w14:paraId="187D5A6B" w14:textId="77777777" w:rsidR="003A78EF" w:rsidRDefault="003A78EF" w:rsidP="003A78EF">
      <w:pPr>
        <w:ind w:firstLine="720"/>
        <w:jc w:val="both"/>
        <w:rPr>
          <w:rFonts w:cs="Calibri"/>
        </w:rPr>
      </w:pPr>
      <w:r>
        <w:rPr>
          <w:rFonts w:cs="Calibri"/>
        </w:rPr>
        <w:t xml:space="preserve">From the point of AI safety, it means that if we take a blank neural net with approximately the same functional architecture as a human brain, and train it on typical human dataset (may be by raising it as a child, or just demonstrating videos about human life), it will learn how to be human and even would think that it is a human. </w:t>
      </w:r>
    </w:p>
    <w:p w14:paraId="1C027671" w14:textId="77777777" w:rsidR="003A78EF" w:rsidRPr="00E73029" w:rsidRDefault="003A78EF" w:rsidP="003A78EF">
      <w:pPr>
        <w:ind w:firstLine="720"/>
        <w:jc w:val="both"/>
        <w:rPr>
          <w:rFonts w:cs="Calibri"/>
        </w:rPr>
      </w:pPr>
      <w:r>
        <w:rPr>
          <w:rFonts w:cs="Calibri"/>
        </w:rPr>
        <w:t xml:space="preserve">This means that it is especially important to prepare ethical dataset (ref – </w:t>
      </w:r>
      <w:proofErr w:type="spellStart"/>
      <w:r>
        <w:rPr>
          <w:rFonts w:cs="Calibri"/>
        </w:rPr>
        <w:t>Shegurin</w:t>
      </w:r>
      <w:proofErr w:type="spellEnd"/>
      <w:r>
        <w:rPr>
          <w:rFonts w:cs="Calibri"/>
        </w:rPr>
        <w:t xml:space="preserve">), because if a mind is trained in a cruel environment, it will replicate cruel behavior. </w:t>
      </w:r>
    </w:p>
    <w:p w14:paraId="421945F4" w14:textId="77777777" w:rsidR="003243C5" w:rsidRPr="00DE0CA5" w:rsidRDefault="003243C5" w:rsidP="00285849">
      <w:pPr>
        <w:pStyle w:val="ListParagraph"/>
        <w:widowControl w:val="0"/>
        <w:autoSpaceDE w:val="0"/>
        <w:autoSpaceDN w:val="0"/>
        <w:adjustRightInd w:val="0"/>
        <w:spacing w:line="280" w:lineRule="atLeast"/>
        <w:ind w:left="0"/>
        <w:jc w:val="both"/>
        <w:rPr>
          <w:rFonts w:cs="Times"/>
        </w:rPr>
      </w:pPr>
    </w:p>
    <w:p w14:paraId="51E644ED" w14:textId="77777777" w:rsidR="00FD4F09" w:rsidRPr="00DE0CA5" w:rsidRDefault="00FD4F09" w:rsidP="00285849">
      <w:pPr>
        <w:pStyle w:val="ListParagraph"/>
        <w:widowControl w:val="0"/>
        <w:autoSpaceDE w:val="0"/>
        <w:autoSpaceDN w:val="0"/>
        <w:adjustRightInd w:val="0"/>
        <w:spacing w:line="280" w:lineRule="atLeast"/>
        <w:ind w:left="0"/>
        <w:jc w:val="both"/>
        <w:rPr>
          <w:rFonts w:cs="Times"/>
        </w:rPr>
      </w:pPr>
    </w:p>
    <w:p w14:paraId="09EF1024" w14:textId="730CBDF1" w:rsidR="00FD4F09" w:rsidRPr="00DE0CA5" w:rsidRDefault="00F22831" w:rsidP="00285849">
      <w:pPr>
        <w:pStyle w:val="Heading2"/>
        <w:jc w:val="both"/>
        <w:rPr>
          <w:rFonts w:ascii="Latin Modern Roman 10" w:hAnsi="Latin Modern Roman 10"/>
        </w:rPr>
      </w:pPr>
      <w:bookmarkStart w:id="21" w:name="_Toc510798245"/>
      <w:bookmarkStart w:id="22" w:name="_Toc1490532"/>
      <w:r w:rsidRPr="00DE0CA5">
        <w:rPr>
          <w:rFonts w:ascii="Latin Modern Roman 10" w:hAnsi="Latin Modern Roman 10"/>
        </w:rPr>
        <w:t>AI-</w:t>
      </w:r>
      <w:proofErr w:type="spellStart"/>
      <w:r w:rsidRPr="00DE0CA5">
        <w:rPr>
          <w:rFonts w:ascii="Latin Modern Roman 10" w:hAnsi="Latin Modern Roman 10"/>
        </w:rPr>
        <w:t>nafts</w:t>
      </w:r>
      <w:proofErr w:type="spellEnd"/>
      <w:r w:rsidR="00EC7F48" w:rsidRPr="00DE0CA5">
        <w:rPr>
          <w:rFonts w:ascii="Latin Modern Roman 10" w:hAnsi="Latin Modern Roman 10"/>
        </w:rPr>
        <w:t xml:space="preserve"> and AI-president</w:t>
      </w:r>
      <w:bookmarkEnd w:id="21"/>
      <w:bookmarkEnd w:id="22"/>
    </w:p>
    <w:p w14:paraId="334AF8F7" w14:textId="4733F135" w:rsidR="00FD4F09" w:rsidRDefault="007356FA" w:rsidP="00285849">
      <w:pPr>
        <w:pStyle w:val="ListParagraph"/>
        <w:widowControl w:val="0"/>
        <w:autoSpaceDE w:val="0"/>
        <w:autoSpaceDN w:val="0"/>
        <w:adjustRightInd w:val="0"/>
        <w:spacing w:line="280" w:lineRule="atLeast"/>
        <w:ind w:left="0"/>
        <w:jc w:val="both"/>
        <w:rPr>
          <w:rFonts w:cs="Times"/>
        </w:rPr>
      </w:pPr>
      <w:r w:rsidRPr="00DE0CA5">
        <w:rPr>
          <w:rFonts w:cs="Times"/>
        </w:rPr>
        <w:t>Another approach is go all-in in a very large project for preparing a per</w:t>
      </w:r>
      <w:r w:rsidR="00013942" w:rsidRPr="00DE0CA5">
        <w:rPr>
          <w:rFonts w:cs="Times"/>
        </w:rPr>
        <w:t xml:space="preserve">fect human being and scanning </w:t>
      </w:r>
      <w:r w:rsidR="0071659C" w:rsidRPr="00DE0CA5">
        <w:rPr>
          <w:rFonts w:cs="Times"/>
        </w:rPr>
        <w:t>this person</w:t>
      </w:r>
      <w:r w:rsidR="00013942" w:rsidRPr="00DE0CA5">
        <w:rPr>
          <w:rFonts w:cs="Times"/>
        </w:rPr>
        <w:t xml:space="preserve">, so </w:t>
      </w:r>
      <w:r w:rsidR="0071659C" w:rsidRPr="00DE0CA5">
        <w:rPr>
          <w:rFonts w:cs="Times"/>
        </w:rPr>
        <w:t>s</w:t>
      </w:r>
      <w:r w:rsidR="001F4DEE" w:rsidRPr="00DE0CA5">
        <w:rPr>
          <w:rFonts w:cs="Times"/>
        </w:rPr>
        <w:t>/</w:t>
      </w:r>
      <w:r w:rsidR="00013942" w:rsidRPr="00DE0CA5">
        <w:rPr>
          <w:rFonts w:cs="Times"/>
        </w:rPr>
        <w:t>he will become the first upload.</w:t>
      </w:r>
      <w:r w:rsidR="00D460A2">
        <w:rPr>
          <w:rFonts w:cs="Times"/>
        </w:rPr>
        <w:t xml:space="preserve"> In 2018 Brain P</w:t>
      </w:r>
      <w:r w:rsidR="005724EE">
        <w:rPr>
          <w:rFonts w:cs="Times"/>
        </w:rPr>
        <w:t>reservation Prize was awarded</w:t>
      </w:r>
      <w:r w:rsidR="0007418E">
        <w:rPr>
          <w:rFonts w:cs="Times"/>
        </w:rPr>
        <w:t xml:space="preserve"> to </w:t>
      </w:r>
      <w:proofErr w:type="spellStart"/>
      <w:r w:rsidR="0007418E">
        <w:rPr>
          <w:rFonts w:cs="Times"/>
        </w:rPr>
        <w:t>N</w:t>
      </w:r>
      <w:r w:rsidR="00D460A2">
        <w:rPr>
          <w:rFonts w:cs="Times"/>
        </w:rPr>
        <w:t>e</w:t>
      </w:r>
      <w:r w:rsidR="0007418E">
        <w:rPr>
          <w:rFonts w:cs="Times"/>
        </w:rPr>
        <w:t>c</w:t>
      </w:r>
      <w:r w:rsidR="00D460A2">
        <w:rPr>
          <w:rFonts w:cs="Times"/>
        </w:rPr>
        <w:t>t</w:t>
      </w:r>
      <w:r w:rsidR="0007418E">
        <w:rPr>
          <w:rFonts w:cs="Times"/>
        </w:rPr>
        <w:t>ome</w:t>
      </w:r>
      <w:proofErr w:type="spellEnd"/>
      <w:r w:rsidR="0007418E">
        <w:rPr>
          <w:rFonts w:cs="Times"/>
        </w:rPr>
        <w:t xml:space="preserve"> </w:t>
      </w:r>
      <w:proofErr w:type="spellStart"/>
      <w:r w:rsidR="0007418E">
        <w:rPr>
          <w:rFonts w:cs="Times"/>
        </w:rPr>
        <w:t>cryo</w:t>
      </w:r>
      <w:proofErr w:type="spellEnd"/>
      <w:r w:rsidR="0007418E">
        <w:rPr>
          <w:rFonts w:cs="Times"/>
        </w:rPr>
        <w:t>-chemical preservation technology</w:t>
      </w:r>
      <w:r w:rsidR="00D460A2">
        <w:rPr>
          <w:rFonts w:cs="Times"/>
        </w:rPr>
        <w:t>, and this could be first step to uploading</w:t>
      </w:r>
      <w:r w:rsidR="00537AFC">
        <w:rPr>
          <w:rFonts w:cs="Times"/>
        </w:rPr>
        <w:t>.</w:t>
      </w:r>
    </w:p>
    <w:p w14:paraId="78FE19E2" w14:textId="77777777" w:rsidR="00537AFC" w:rsidRDefault="00537AFC" w:rsidP="00285849">
      <w:pPr>
        <w:pStyle w:val="ListParagraph"/>
        <w:widowControl w:val="0"/>
        <w:autoSpaceDE w:val="0"/>
        <w:autoSpaceDN w:val="0"/>
        <w:adjustRightInd w:val="0"/>
        <w:spacing w:line="280" w:lineRule="atLeast"/>
        <w:ind w:left="0"/>
        <w:jc w:val="both"/>
        <w:rPr>
          <w:rFonts w:cs="Times"/>
        </w:rPr>
      </w:pPr>
    </w:p>
    <w:p w14:paraId="2EB94CB5" w14:textId="73733021" w:rsidR="00537AFC" w:rsidRPr="00DE0CA5" w:rsidRDefault="00537AFC" w:rsidP="00285849">
      <w:pPr>
        <w:pStyle w:val="ListParagraph"/>
        <w:widowControl w:val="0"/>
        <w:autoSpaceDE w:val="0"/>
        <w:autoSpaceDN w:val="0"/>
        <w:adjustRightInd w:val="0"/>
        <w:spacing w:line="280" w:lineRule="atLeast"/>
        <w:ind w:left="0"/>
        <w:jc w:val="both"/>
        <w:rPr>
          <w:rFonts w:cs="Times"/>
        </w:rPr>
      </w:pPr>
      <w:r>
        <w:rPr>
          <w:rFonts w:cs="Times"/>
        </w:rPr>
        <w:t xml:space="preserve">The great thing of idea of human upload as first and only AI is that this plan </w:t>
      </w:r>
      <w:r w:rsidR="0096373B">
        <w:rPr>
          <w:rFonts w:cs="Times"/>
        </w:rPr>
        <w:t>consists of several clear steps without obvious intractable difficulties: preparing the needed person, developing brain scanning technologies, developing large enough supercomputer.</w:t>
      </w:r>
    </w:p>
    <w:p w14:paraId="0C73EBFE" w14:textId="77777777" w:rsidR="007356FA" w:rsidRPr="00DE0CA5" w:rsidRDefault="007356FA" w:rsidP="00285849">
      <w:pPr>
        <w:pStyle w:val="ListParagraph"/>
        <w:widowControl w:val="0"/>
        <w:autoSpaceDE w:val="0"/>
        <w:autoSpaceDN w:val="0"/>
        <w:adjustRightInd w:val="0"/>
        <w:spacing w:line="280" w:lineRule="atLeast"/>
        <w:ind w:left="0"/>
        <w:jc w:val="both"/>
        <w:rPr>
          <w:rFonts w:cs="Times"/>
        </w:rPr>
      </w:pPr>
    </w:p>
    <w:p w14:paraId="33B39C4E" w14:textId="560347FA" w:rsidR="00594453" w:rsidRPr="00DE0CA5" w:rsidRDefault="00FD4F09" w:rsidP="00285849">
      <w:pPr>
        <w:jc w:val="both"/>
        <w:rPr>
          <w:rFonts w:cs="Times"/>
        </w:rPr>
      </w:pPr>
      <w:r w:rsidRPr="00DE0CA5">
        <w:rPr>
          <w:rFonts w:cs="Times"/>
        </w:rPr>
        <w:t>To create Safe AI</w:t>
      </w:r>
      <w:r w:rsidR="001F4DEE" w:rsidRPr="00DE0CA5">
        <w:rPr>
          <w:rFonts w:cs="Times"/>
        </w:rPr>
        <w:t>,</w:t>
      </w:r>
      <w:r w:rsidRPr="00DE0CA5">
        <w:rPr>
          <w:rFonts w:cs="Times"/>
        </w:rPr>
        <w:t xml:space="preserve"> we don’t want to model just </w:t>
      </w:r>
      <w:r w:rsidR="00013942" w:rsidRPr="00DE0CA5">
        <w:rPr>
          <w:rFonts w:cs="Times"/>
        </w:rPr>
        <w:t xml:space="preserve">a </w:t>
      </w:r>
      <w:r w:rsidRPr="00DE0CA5">
        <w:rPr>
          <w:rFonts w:cs="Times"/>
        </w:rPr>
        <w:t xml:space="preserve">random person, who will probably </w:t>
      </w:r>
      <w:r w:rsidR="001F4DEE" w:rsidRPr="00DE0CA5">
        <w:rPr>
          <w:rFonts w:cs="Times"/>
        </w:rPr>
        <w:t xml:space="preserve">an </w:t>
      </w:r>
      <w:r w:rsidRPr="00DE0CA5">
        <w:rPr>
          <w:rFonts w:cs="Times"/>
        </w:rPr>
        <w:t xml:space="preserve">old man, donated </w:t>
      </w:r>
      <w:r w:rsidR="00F22831" w:rsidRPr="00DE0CA5">
        <w:rPr>
          <w:rFonts w:cs="Times"/>
        </w:rPr>
        <w:t>his brain</w:t>
      </w:r>
      <w:r w:rsidRPr="00DE0CA5">
        <w:rPr>
          <w:rFonts w:cs="Times"/>
        </w:rPr>
        <w:t xml:space="preserve"> for scientific research, but </w:t>
      </w:r>
      <w:r w:rsidR="001F4DEE" w:rsidRPr="00DE0CA5">
        <w:rPr>
          <w:rFonts w:cs="Times"/>
        </w:rPr>
        <w:t xml:space="preserve">we should prefer </w:t>
      </w:r>
      <w:r w:rsidRPr="00DE0CA5">
        <w:rPr>
          <w:rFonts w:cs="Times"/>
        </w:rPr>
        <w:t xml:space="preserve">to have a scan of very special person, who will be able and also want to work inside computer as a global </w:t>
      </w:r>
      <w:r w:rsidR="001F4DEE" w:rsidRPr="00DE0CA5">
        <w:rPr>
          <w:rFonts w:cs="Times"/>
        </w:rPr>
        <w:t>AI</w:t>
      </w:r>
      <w:r w:rsidRPr="00DE0CA5">
        <w:rPr>
          <w:rFonts w:cs="Times"/>
        </w:rPr>
        <w:t xml:space="preserve"> Nanny. </w:t>
      </w:r>
    </w:p>
    <w:p w14:paraId="2E9CA328" w14:textId="77777777" w:rsidR="00594453" w:rsidRPr="00DE0CA5" w:rsidRDefault="00594453" w:rsidP="00285849">
      <w:pPr>
        <w:jc w:val="both"/>
        <w:rPr>
          <w:rFonts w:cs="Times"/>
        </w:rPr>
      </w:pPr>
    </w:p>
    <w:p w14:paraId="0784906D" w14:textId="3C3BE97E" w:rsidR="00FD4F09" w:rsidRPr="00DE0CA5" w:rsidRDefault="00594453" w:rsidP="00B83240">
      <w:pPr>
        <w:jc w:val="both"/>
        <w:rPr>
          <w:rFonts w:eastAsia="Times New Roman"/>
        </w:rPr>
      </w:pPr>
      <w:r w:rsidRPr="00DE0CA5">
        <w:rPr>
          <w:rFonts w:cs="Times"/>
        </w:rPr>
        <w:lastRenderedPageBreak/>
        <w:t xml:space="preserve">It was </w:t>
      </w:r>
      <w:r w:rsidR="00013942" w:rsidRPr="00DE0CA5">
        <w:rPr>
          <w:rFonts w:cs="Times"/>
        </w:rPr>
        <w:t>suggested before</w:t>
      </w:r>
      <w:r w:rsidRPr="00DE0CA5">
        <w:rPr>
          <w:rFonts w:cs="Times"/>
        </w:rPr>
        <w:t xml:space="preserve"> that “</w:t>
      </w:r>
      <w:r w:rsidRPr="00DE0CA5">
        <w:rPr>
          <w:rFonts w:eastAsia="Times New Roman"/>
        </w:rPr>
        <w:t>safety-conscious human r</w:t>
      </w:r>
      <w:r w:rsidR="00013942" w:rsidRPr="00DE0CA5">
        <w:rPr>
          <w:rFonts w:eastAsia="Times New Roman"/>
        </w:rPr>
        <w:t>esearchers could be “uploaded” i</w:t>
      </w:r>
      <w:r w:rsidRPr="00DE0CA5">
        <w:rPr>
          <w:rFonts w:eastAsia="Times New Roman"/>
        </w:rPr>
        <w:t>nto computing hardware and, as uploads,</w:t>
      </w:r>
      <w:r w:rsidR="00013942" w:rsidRPr="00DE0CA5">
        <w:rPr>
          <w:rFonts w:eastAsia="Times New Roman"/>
        </w:rPr>
        <w:t xml:space="preserve"> will</w:t>
      </w:r>
      <w:r w:rsidRPr="00DE0CA5">
        <w:rPr>
          <w:rFonts w:eastAsia="Times New Roman"/>
        </w:rPr>
        <w:t xml:space="preserve"> solve problems relating to AGI safety before the arrival of AGI” – but in this case uploads are used as AI researchers, not </w:t>
      </w:r>
      <w:r w:rsidR="00013942" w:rsidRPr="00DE0CA5">
        <w:rPr>
          <w:rFonts w:eastAsia="Times New Roman"/>
        </w:rPr>
        <w:t xml:space="preserve">as </w:t>
      </w:r>
      <w:r w:rsidRPr="00DE0CA5">
        <w:rPr>
          <w:rFonts w:eastAsia="Times New Roman"/>
        </w:rPr>
        <w:t>AI Nanny.</w:t>
      </w:r>
      <w:r w:rsidR="00607572" w:rsidRPr="00DE0CA5">
        <w:rPr>
          <w:rFonts w:eastAsia="Times New Roman"/>
        </w:rPr>
        <w:t xml:space="preserve"> </w:t>
      </w:r>
      <w:r w:rsidR="00607572" w:rsidRPr="00DE0CA5">
        <w:rPr>
          <w:rFonts w:eastAsia="Times New Roman"/>
        </w:rPr>
        <w:fldChar w:fldCharType="begin"/>
      </w:r>
      <w:r w:rsidR="00D90FBC">
        <w:rPr>
          <w:rFonts w:eastAsia="Times New Roman"/>
        </w:rPr>
        <w:instrText xml:space="preserve"> ADDIN ZOTERO_ITEM CSL_CITATION {"citationID":"a21gahcbum8","properties":{"formattedCitation":"(Salamon &amp; Shulman, 2011)","plainCitation":"(Salamon &amp; Shulman, 2011)","noteIndex":0},"citationItems":[{"id":7622,"uris":["http://zotero.org/users/3736454/items/9IBGNAKL"],"uri":["http://zotero.org/users/3736454/items/9IBGNAKL"],"itemData":{"id":7622,"type":"article","title":"Whole Brain Emulation, as a platform for creating safe AGI","publisher":"MIRI","URL":"http://slideplayer.com/slide/6079210/","author":[{"family":"Salamon","given":"A."},{"family":"Shulman","given":"C."}],"issued":{"date-parts":[["2011"]]}}}],"schema":"https://github.com/citation-style-language/schema/raw/master/csl-citation.json"} </w:instrText>
      </w:r>
      <w:r w:rsidR="00607572" w:rsidRPr="00DE0CA5">
        <w:rPr>
          <w:rFonts w:eastAsia="Times New Roman"/>
        </w:rPr>
        <w:fldChar w:fldCharType="separate"/>
      </w:r>
      <w:r w:rsidR="009E1B6E">
        <w:rPr>
          <w:rFonts w:eastAsia="Times New Roman"/>
          <w:noProof/>
        </w:rPr>
        <w:t>(Salamon &amp; Shulman, 2011)</w:t>
      </w:r>
      <w:r w:rsidR="00607572" w:rsidRPr="00DE0CA5">
        <w:rPr>
          <w:rFonts w:eastAsia="Times New Roman"/>
        </w:rPr>
        <w:fldChar w:fldCharType="end"/>
      </w:r>
      <w:r w:rsidR="00CD1E8E" w:rsidRPr="00DE0CA5">
        <w:rPr>
          <w:rFonts w:eastAsia="Times New Roman"/>
        </w:rPr>
        <w:t xml:space="preserve">, and </w:t>
      </w:r>
      <w:r w:rsidR="00F667A7" w:rsidRPr="00DE0CA5">
        <w:rPr>
          <w:rFonts w:eastAsia="Times New Roman"/>
        </w:rPr>
        <w:t>also</w:t>
      </w:r>
      <w:r w:rsidR="00CD1E8E" w:rsidRPr="00DE0CA5">
        <w:rPr>
          <w:rFonts w:eastAsia="Times New Roman"/>
        </w:rPr>
        <w:t xml:space="preserve"> </w:t>
      </w:r>
      <w:r w:rsidR="002F3AB3" w:rsidRPr="00DE0CA5">
        <w:rPr>
          <w:rFonts w:eastAsia="Times New Roman"/>
        </w:rPr>
        <w:t xml:space="preserve">these ideas were discussed in </w:t>
      </w:r>
      <w:r w:rsidR="00CD1E8E" w:rsidRPr="00DE0CA5">
        <w:rPr>
          <w:rFonts w:eastAsia="Times New Roman"/>
        </w:rPr>
        <w:fldChar w:fldCharType="begin"/>
      </w:r>
      <w:r w:rsidR="009E1B6E">
        <w:rPr>
          <w:rFonts w:eastAsia="Times New Roman"/>
        </w:rPr>
        <w:instrText xml:space="preserve"> ADDIN ZOTERO_ITEM CSL_CITATION {"citationID":"aai3oagls0","properties":{"formattedCitation":"(Salamon &amp; Muehlhauser, 2011)","plainCitation":"(Salamon &amp; Muehlhauser, 2011)"},"citationItems":[{"id":7623,"uris":["http://zotero.org/users/3736454/items/5XHF42XY"],"uri":["http://zotero.org/users/3736454/items/5XHF42XY"],"itemData":{"id":7623,"type":"article-journal","title":"Singularity Summit 2011 Workshop Report","source":"Google Scholar","URL":"https://intelligence.org/files/SS11Workshop.pdf","author":[{"family":"Salamon","given":"A."},{"family":"Muehlhauser","given":"L."}],"issued":{"date-parts":[["2011"]]}}}],"schema":"https://github.com/citation-style-language/schema/raw/master/csl-citation.json"} </w:instrText>
      </w:r>
      <w:r w:rsidR="00CD1E8E" w:rsidRPr="00DE0CA5">
        <w:rPr>
          <w:rFonts w:eastAsia="Times New Roman"/>
        </w:rPr>
        <w:fldChar w:fldCharType="separate"/>
      </w:r>
      <w:r w:rsidR="009E1B6E">
        <w:rPr>
          <w:rFonts w:eastAsia="Times New Roman"/>
          <w:noProof/>
        </w:rPr>
        <w:t>(Salamon &amp; Muehlhauser, 2011)</w:t>
      </w:r>
      <w:r w:rsidR="00CD1E8E" w:rsidRPr="00DE0CA5">
        <w:rPr>
          <w:rFonts w:eastAsia="Times New Roman"/>
        </w:rPr>
        <w:fldChar w:fldCharType="end"/>
      </w:r>
      <w:r w:rsidR="00CD1E8E" w:rsidRPr="00DE0CA5">
        <w:rPr>
          <w:rFonts w:eastAsia="Times New Roman"/>
        </w:rPr>
        <w:t>.</w:t>
      </w:r>
      <w:r w:rsidR="002F3AB3" w:rsidRPr="00DE0CA5">
        <w:rPr>
          <w:rFonts w:eastAsia="Times New Roman"/>
        </w:rPr>
        <w:t xml:space="preserve"> </w:t>
      </w:r>
      <w:r w:rsidR="00F1145E" w:rsidRPr="00DE0CA5">
        <w:rPr>
          <w:rFonts w:eastAsia="Times New Roman" w:cs="Times New Roman"/>
        </w:rPr>
        <w:t>They</w:t>
      </w:r>
      <w:r w:rsidR="002F3AB3" w:rsidRPr="00DE0CA5">
        <w:rPr>
          <w:rFonts w:eastAsia="Times New Roman" w:cs="Times New Roman"/>
        </w:rPr>
        <w:t xml:space="preserve"> also</w:t>
      </w:r>
      <w:r w:rsidR="00F1145E" w:rsidRPr="00DE0CA5">
        <w:rPr>
          <w:rFonts w:eastAsia="Times New Roman" w:cs="Times New Roman"/>
        </w:rPr>
        <w:t xml:space="preserve"> suggested “WBE safety monitors</w:t>
      </w:r>
      <w:r w:rsidR="00572D02" w:rsidRPr="00DE0CA5">
        <w:rPr>
          <w:rFonts w:eastAsia="Times New Roman" w:cs="Times New Roman"/>
        </w:rPr>
        <w:t>” and also that WBE could evolve by copying with small changes.</w:t>
      </w:r>
    </w:p>
    <w:p w14:paraId="69E8CC05" w14:textId="77777777" w:rsidR="00F22831" w:rsidRPr="00DE0CA5" w:rsidRDefault="00F22831" w:rsidP="00285849">
      <w:pPr>
        <w:pStyle w:val="ListParagraph"/>
        <w:widowControl w:val="0"/>
        <w:autoSpaceDE w:val="0"/>
        <w:autoSpaceDN w:val="0"/>
        <w:adjustRightInd w:val="0"/>
        <w:spacing w:line="280" w:lineRule="atLeast"/>
        <w:ind w:left="0"/>
        <w:jc w:val="both"/>
        <w:rPr>
          <w:rFonts w:cs="Times"/>
        </w:rPr>
      </w:pPr>
    </w:p>
    <w:p w14:paraId="22E7CC96" w14:textId="127B34F5" w:rsidR="00F22831" w:rsidRPr="00DE0CA5" w:rsidRDefault="00F22831" w:rsidP="00285849">
      <w:pPr>
        <w:pStyle w:val="ListParagraph"/>
        <w:widowControl w:val="0"/>
        <w:autoSpaceDE w:val="0"/>
        <w:autoSpaceDN w:val="0"/>
        <w:adjustRightInd w:val="0"/>
        <w:spacing w:line="280" w:lineRule="atLeast"/>
        <w:ind w:left="0"/>
        <w:jc w:val="both"/>
        <w:rPr>
          <w:rFonts w:cs="Times"/>
        </w:rPr>
      </w:pPr>
      <w:r w:rsidRPr="00DE0CA5">
        <w:rPr>
          <w:rFonts w:cs="Times"/>
        </w:rPr>
        <w:t>We also would like not just one “AI-</w:t>
      </w:r>
      <w:r w:rsidR="00EC7F48" w:rsidRPr="00DE0CA5">
        <w:rPr>
          <w:rFonts w:cs="Times"/>
        </w:rPr>
        <w:t>president</w:t>
      </w:r>
      <w:r w:rsidRPr="00DE0CA5">
        <w:rPr>
          <w:rFonts w:cs="Times"/>
        </w:rPr>
        <w:t>”, but some form of “AI-council” of different minds.</w:t>
      </w:r>
      <w:r w:rsidR="00EC7F48" w:rsidRPr="00DE0CA5">
        <w:rPr>
          <w:rFonts w:cs="Times"/>
        </w:rPr>
        <w:t xml:space="preserve"> (We should note that human</w:t>
      </w:r>
      <w:r w:rsidR="00DD144E" w:rsidRPr="00DE0CA5">
        <w:rPr>
          <w:rFonts w:cs="Times"/>
        </w:rPr>
        <w:t>s</w:t>
      </w:r>
      <w:r w:rsidR="00EC7F48" w:rsidRPr="00DE0CA5">
        <w:rPr>
          <w:rFonts w:cs="Times"/>
        </w:rPr>
        <w:t xml:space="preserve"> are adapted to be governed by one person,</w:t>
      </w:r>
      <w:r w:rsidR="00DD144E" w:rsidRPr="00DE0CA5">
        <w:rPr>
          <w:rFonts w:cs="Times"/>
        </w:rPr>
        <w:t xml:space="preserve"> </w:t>
      </w:r>
      <w:r w:rsidR="005B3019" w:rsidRPr="00DE0CA5">
        <w:rPr>
          <w:rFonts w:cs="Times"/>
        </w:rPr>
        <w:t>or</w:t>
      </w:r>
      <w:r w:rsidR="00EC7F48" w:rsidRPr="00DE0CA5">
        <w:rPr>
          <w:rFonts w:cs="Times"/>
        </w:rPr>
        <w:t xml:space="preserve"> to govern a country, that is</w:t>
      </w:r>
      <w:r w:rsidR="002F3AB3" w:rsidRPr="00DE0CA5">
        <w:rPr>
          <w:rFonts w:cs="Times"/>
        </w:rPr>
        <w:t>,</w:t>
      </w:r>
      <w:r w:rsidR="00EC7F48" w:rsidRPr="00DE0CA5">
        <w:rPr>
          <w:rFonts w:cs="Times"/>
        </w:rPr>
        <w:t xml:space="preserve"> </w:t>
      </w:r>
      <w:r w:rsidR="002F3AB3" w:rsidRPr="00DE0CA5">
        <w:rPr>
          <w:rFonts w:cs="Times"/>
        </w:rPr>
        <w:t>humans</w:t>
      </w:r>
      <w:r w:rsidR="00EC7F48" w:rsidRPr="00DE0CA5">
        <w:rPr>
          <w:rFonts w:cs="Times"/>
        </w:rPr>
        <w:t xml:space="preserve"> have clear set of cultural stereotypes, how to do </w:t>
      </w:r>
      <w:r w:rsidR="002F3AB3" w:rsidRPr="00DE0CA5">
        <w:rPr>
          <w:rFonts w:cs="Times"/>
        </w:rPr>
        <w:t>govern or be governed</w:t>
      </w:r>
      <w:r w:rsidR="00EC7F48" w:rsidRPr="00DE0CA5">
        <w:rPr>
          <w:rFonts w:cs="Times"/>
        </w:rPr>
        <w:t xml:space="preserve">.) </w:t>
      </w:r>
    </w:p>
    <w:p w14:paraId="6FA5C91A" w14:textId="77777777" w:rsidR="00FD4F09" w:rsidRPr="00DE0CA5" w:rsidRDefault="00FD4F09" w:rsidP="00285849">
      <w:pPr>
        <w:pStyle w:val="ListParagraph"/>
        <w:widowControl w:val="0"/>
        <w:autoSpaceDE w:val="0"/>
        <w:autoSpaceDN w:val="0"/>
        <w:adjustRightInd w:val="0"/>
        <w:spacing w:line="280" w:lineRule="atLeast"/>
        <w:ind w:left="0"/>
        <w:jc w:val="both"/>
        <w:rPr>
          <w:rFonts w:cs="Times"/>
        </w:rPr>
      </w:pPr>
    </w:p>
    <w:p w14:paraId="4620EE18" w14:textId="0B8FAD67" w:rsidR="00FD4F09" w:rsidRPr="00DE0CA5" w:rsidRDefault="00FD4F09"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In fact, we may need only one such human, who may solve all his task in many copies and in accelerated timeline. </w:t>
      </w:r>
    </w:p>
    <w:p w14:paraId="146EE260" w14:textId="77777777" w:rsidR="00F22831" w:rsidRPr="00DE0CA5" w:rsidRDefault="00F22831" w:rsidP="00285849">
      <w:pPr>
        <w:pStyle w:val="ListParagraph"/>
        <w:widowControl w:val="0"/>
        <w:autoSpaceDE w:val="0"/>
        <w:autoSpaceDN w:val="0"/>
        <w:adjustRightInd w:val="0"/>
        <w:spacing w:line="280" w:lineRule="atLeast"/>
        <w:ind w:left="0"/>
        <w:jc w:val="both"/>
        <w:rPr>
          <w:rFonts w:cs="Times"/>
        </w:rPr>
      </w:pPr>
    </w:p>
    <w:p w14:paraId="08386B18" w14:textId="399315D7" w:rsidR="00EC7F48" w:rsidRPr="00DE0CA5" w:rsidRDefault="00F22831"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What </w:t>
      </w:r>
      <w:r w:rsidR="002F3AB3" w:rsidRPr="00DE0CA5">
        <w:rPr>
          <w:rFonts w:cs="Times"/>
        </w:rPr>
        <w:t>will be discussed</w:t>
      </w:r>
      <w:r w:rsidRPr="00DE0CA5">
        <w:rPr>
          <w:rFonts w:cs="Times"/>
        </w:rPr>
        <w:t xml:space="preserve"> next </w:t>
      </w:r>
      <w:r w:rsidR="002F3AB3" w:rsidRPr="00DE0CA5">
        <w:rPr>
          <w:rFonts w:cs="Times"/>
        </w:rPr>
        <w:t xml:space="preserve">may rise some </w:t>
      </w:r>
      <w:r w:rsidRPr="00DE0CA5">
        <w:rPr>
          <w:rFonts w:cs="Times"/>
        </w:rPr>
        <w:t xml:space="preserve">ethical </w:t>
      </w:r>
      <w:r w:rsidR="002F3AB3" w:rsidRPr="00DE0CA5">
        <w:rPr>
          <w:rFonts w:cs="Times"/>
        </w:rPr>
        <w:t>concerns</w:t>
      </w:r>
      <w:r w:rsidRPr="00DE0CA5">
        <w:rPr>
          <w:rFonts w:cs="Times"/>
        </w:rPr>
        <w:t>, but</w:t>
      </w:r>
      <w:r w:rsidR="002F3AB3" w:rsidRPr="00DE0CA5">
        <w:rPr>
          <w:rFonts w:cs="Times"/>
        </w:rPr>
        <w:t xml:space="preserve"> this path is</w:t>
      </w:r>
      <w:r w:rsidRPr="00DE0CA5">
        <w:rPr>
          <w:rFonts w:cs="Times"/>
        </w:rPr>
        <w:t xml:space="preserve"> imaginable: </w:t>
      </w:r>
    </w:p>
    <w:p w14:paraId="1BAB4591" w14:textId="77777777" w:rsidR="002F3AB3" w:rsidRPr="00DE0CA5" w:rsidRDefault="002F3AB3" w:rsidP="00285849">
      <w:pPr>
        <w:pStyle w:val="ListParagraph"/>
        <w:widowControl w:val="0"/>
        <w:autoSpaceDE w:val="0"/>
        <w:autoSpaceDN w:val="0"/>
        <w:adjustRightInd w:val="0"/>
        <w:spacing w:line="280" w:lineRule="atLeast"/>
        <w:ind w:left="0"/>
        <w:jc w:val="both"/>
        <w:rPr>
          <w:rFonts w:cs="Times"/>
        </w:rPr>
      </w:pPr>
    </w:p>
    <w:p w14:paraId="030B9DD0" w14:textId="77777777" w:rsidR="004B7BC5" w:rsidRPr="00DE0CA5" w:rsidRDefault="00F22831" w:rsidP="00330D5E">
      <w:pPr>
        <w:pStyle w:val="ListParagraph"/>
        <w:widowControl w:val="0"/>
        <w:numPr>
          <w:ilvl w:val="0"/>
          <w:numId w:val="21"/>
        </w:numPr>
        <w:autoSpaceDE w:val="0"/>
        <w:autoSpaceDN w:val="0"/>
        <w:adjustRightInd w:val="0"/>
        <w:spacing w:line="280" w:lineRule="atLeast"/>
        <w:jc w:val="both"/>
        <w:rPr>
          <w:rFonts w:cs="Times"/>
        </w:rPr>
      </w:pPr>
      <w:r w:rsidRPr="00DE0CA5">
        <w:rPr>
          <w:rFonts w:cs="Times"/>
        </w:rPr>
        <w:t>A special person</w:t>
      </w:r>
      <w:r w:rsidR="00EC7F48" w:rsidRPr="00DE0CA5">
        <w:rPr>
          <w:rFonts w:cs="Times"/>
        </w:rPr>
        <w:t xml:space="preserve"> is</w:t>
      </w:r>
      <w:r w:rsidRPr="00DE0CA5">
        <w:rPr>
          <w:rFonts w:cs="Times"/>
        </w:rPr>
        <w:t xml:space="preserve"> educated in scie</w:t>
      </w:r>
      <w:r w:rsidR="00AF224A" w:rsidRPr="00DE0CA5">
        <w:rPr>
          <w:rFonts w:cs="Times"/>
        </w:rPr>
        <w:t>nce, moral philosophy and practice</w:t>
      </w:r>
      <w:r w:rsidRPr="00DE0CA5">
        <w:rPr>
          <w:rFonts w:cs="Times"/>
        </w:rPr>
        <w:t xml:space="preserve"> </w:t>
      </w:r>
      <w:r w:rsidR="00742965" w:rsidRPr="00DE0CA5">
        <w:rPr>
          <w:rFonts w:cs="Times"/>
        </w:rPr>
        <w:t>plus</w:t>
      </w:r>
      <w:r w:rsidRPr="00DE0CA5">
        <w:rPr>
          <w:rFonts w:cs="Times"/>
        </w:rPr>
        <w:t xml:space="preserve"> many other disciplines, </w:t>
      </w:r>
      <w:r w:rsidR="00720B45" w:rsidRPr="00DE0CA5">
        <w:rPr>
          <w:rFonts w:cs="Times"/>
        </w:rPr>
        <w:t>as well as</w:t>
      </w:r>
      <w:r w:rsidR="00EC7F48" w:rsidRPr="00DE0CA5">
        <w:rPr>
          <w:rFonts w:cs="Times"/>
        </w:rPr>
        <w:t xml:space="preserve"> </w:t>
      </w:r>
      <w:r w:rsidRPr="00DE0CA5">
        <w:rPr>
          <w:rFonts w:cs="Times"/>
        </w:rPr>
        <w:t>tested for performance</w:t>
      </w:r>
      <w:r w:rsidR="00EC7F48" w:rsidRPr="00DE0CA5">
        <w:rPr>
          <w:rFonts w:cs="Times"/>
        </w:rPr>
        <w:t xml:space="preserve">. </w:t>
      </w:r>
    </w:p>
    <w:p w14:paraId="18A687B9" w14:textId="77777777" w:rsidR="004B7BC5" w:rsidRPr="00DE0CA5" w:rsidRDefault="00AF224A" w:rsidP="00330D5E">
      <w:pPr>
        <w:pStyle w:val="ListParagraph"/>
        <w:widowControl w:val="0"/>
        <w:numPr>
          <w:ilvl w:val="0"/>
          <w:numId w:val="21"/>
        </w:numPr>
        <w:autoSpaceDE w:val="0"/>
        <w:autoSpaceDN w:val="0"/>
        <w:adjustRightInd w:val="0"/>
        <w:spacing w:line="280" w:lineRule="atLeast"/>
        <w:jc w:val="both"/>
        <w:rPr>
          <w:rFonts w:cs="Times"/>
        </w:rPr>
      </w:pPr>
      <w:r w:rsidRPr="00DE0CA5">
        <w:rPr>
          <w:rFonts w:cs="Times"/>
        </w:rPr>
        <w:t>S</w:t>
      </w:r>
      <w:r w:rsidR="00720B45" w:rsidRPr="00DE0CA5">
        <w:rPr>
          <w:rFonts w:cs="Times"/>
        </w:rPr>
        <w:t>/h</w:t>
      </w:r>
      <w:r w:rsidR="00EC7F48" w:rsidRPr="00DE0CA5">
        <w:rPr>
          <w:rFonts w:cs="Times"/>
        </w:rPr>
        <w:t xml:space="preserve">e is </w:t>
      </w:r>
      <w:r w:rsidR="00F22831" w:rsidRPr="00DE0CA5">
        <w:rPr>
          <w:rFonts w:cs="Times"/>
        </w:rPr>
        <w:t>copy-positive</w:t>
      </w:r>
      <w:r w:rsidRPr="00DE0CA5">
        <w:rPr>
          <w:rFonts w:cs="Times"/>
        </w:rPr>
        <w:t xml:space="preserve"> (agree to be copied)</w:t>
      </w:r>
      <w:r w:rsidR="00F22831" w:rsidRPr="00DE0CA5">
        <w:rPr>
          <w:rFonts w:cs="Times"/>
        </w:rPr>
        <w:t xml:space="preserve">, self-less, </w:t>
      </w:r>
      <w:r w:rsidR="00EC7F48" w:rsidRPr="00DE0CA5">
        <w:rPr>
          <w:rFonts w:cs="Times"/>
        </w:rPr>
        <w:t xml:space="preserve">etc. </w:t>
      </w:r>
    </w:p>
    <w:p w14:paraId="3840D8DF" w14:textId="72C612D7" w:rsidR="00720B45" w:rsidRPr="00DE0CA5" w:rsidRDefault="00720B45" w:rsidP="00330D5E">
      <w:pPr>
        <w:pStyle w:val="ListParagraph"/>
        <w:widowControl w:val="0"/>
        <w:numPr>
          <w:ilvl w:val="0"/>
          <w:numId w:val="21"/>
        </w:numPr>
        <w:autoSpaceDE w:val="0"/>
        <w:autoSpaceDN w:val="0"/>
        <w:adjustRightInd w:val="0"/>
        <w:spacing w:line="280" w:lineRule="atLeast"/>
        <w:jc w:val="both"/>
        <w:rPr>
          <w:rFonts w:cs="Times"/>
        </w:rPr>
      </w:pPr>
      <w:r w:rsidRPr="00DE0CA5">
        <w:rPr>
          <w:rFonts w:cs="Times"/>
        </w:rPr>
        <w:t xml:space="preserve">S/he agree </w:t>
      </w:r>
      <w:r w:rsidR="00F22831" w:rsidRPr="00DE0CA5">
        <w:rPr>
          <w:rFonts w:cs="Times"/>
        </w:rPr>
        <w:t>to sacrifice his biological life to be the first scanned man and</w:t>
      </w:r>
      <w:r w:rsidRPr="00DE0CA5">
        <w:rPr>
          <w:rFonts w:cs="Times"/>
        </w:rPr>
        <w:t xml:space="preserve"> to</w:t>
      </w:r>
      <w:r w:rsidR="00F22831" w:rsidRPr="00DE0CA5">
        <w:rPr>
          <w:rFonts w:cs="Times"/>
        </w:rPr>
        <w:t xml:space="preserve"> work as AI in solving global problems. </w:t>
      </w:r>
    </w:p>
    <w:p w14:paraId="33CDB6FF" w14:textId="77777777" w:rsidR="00660278" w:rsidRPr="00DE0CA5" w:rsidRDefault="00720B45" w:rsidP="00330D5E">
      <w:pPr>
        <w:pStyle w:val="ListParagraph"/>
        <w:widowControl w:val="0"/>
        <w:numPr>
          <w:ilvl w:val="0"/>
          <w:numId w:val="21"/>
        </w:numPr>
        <w:autoSpaceDE w:val="0"/>
        <w:autoSpaceDN w:val="0"/>
        <w:adjustRightInd w:val="0"/>
        <w:spacing w:line="280" w:lineRule="atLeast"/>
        <w:jc w:val="both"/>
        <w:rPr>
          <w:rFonts w:cs="Times"/>
        </w:rPr>
      </w:pPr>
      <w:r w:rsidRPr="00DE0CA5">
        <w:rPr>
          <w:rFonts w:cs="Times"/>
        </w:rPr>
        <w:t>S/he</w:t>
      </w:r>
      <w:r w:rsidR="00EC7F48" w:rsidRPr="00DE0CA5">
        <w:rPr>
          <w:rFonts w:cs="Times"/>
        </w:rPr>
        <w:t xml:space="preserve"> </w:t>
      </w:r>
      <w:r w:rsidRPr="00DE0CA5">
        <w:rPr>
          <w:rFonts w:cs="Times"/>
        </w:rPr>
        <w:t>will be euthanized and his-her</w:t>
      </w:r>
      <w:r w:rsidR="00EC7F48" w:rsidRPr="00DE0CA5">
        <w:rPr>
          <w:rFonts w:cs="Times"/>
        </w:rPr>
        <w:t xml:space="preserve"> brain</w:t>
      </w:r>
      <w:r w:rsidRPr="00DE0CA5">
        <w:rPr>
          <w:rFonts w:cs="Times"/>
        </w:rPr>
        <w:t xml:space="preserve"> will be</w:t>
      </w:r>
      <w:r w:rsidR="00EC7F48" w:rsidRPr="00DE0CA5">
        <w:rPr>
          <w:rFonts w:cs="Times"/>
        </w:rPr>
        <w:t xml:space="preserve"> scanned as soon as possible and after some testing </w:t>
      </w:r>
      <w:r w:rsidRPr="00DE0CA5">
        <w:rPr>
          <w:rFonts w:cs="Times"/>
        </w:rPr>
        <w:t xml:space="preserve">s/he </w:t>
      </w:r>
      <w:r w:rsidR="00EC7F48" w:rsidRPr="00DE0CA5">
        <w:rPr>
          <w:rFonts w:cs="Times"/>
        </w:rPr>
        <w:t>is used as</w:t>
      </w:r>
      <w:r w:rsidRPr="00DE0CA5">
        <w:rPr>
          <w:rFonts w:cs="Times"/>
        </w:rPr>
        <w:t xml:space="preserve"> the</w:t>
      </w:r>
      <w:r w:rsidR="00EC7F48" w:rsidRPr="00DE0CA5">
        <w:rPr>
          <w:rFonts w:cs="Times"/>
        </w:rPr>
        <w:t xml:space="preserve"> first and only AI, and works as AI Nanny as well as on some other important tasks, like curing aging and preventing other global risks. </w:t>
      </w:r>
    </w:p>
    <w:p w14:paraId="66B45294" w14:textId="77777777" w:rsidR="00660278" w:rsidRPr="00DE0CA5" w:rsidRDefault="00660278" w:rsidP="00285849">
      <w:pPr>
        <w:pStyle w:val="ListParagraph"/>
        <w:widowControl w:val="0"/>
        <w:autoSpaceDE w:val="0"/>
        <w:autoSpaceDN w:val="0"/>
        <w:adjustRightInd w:val="0"/>
        <w:spacing w:line="280" w:lineRule="atLeast"/>
        <w:ind w:left="0"/>
        <w:jc w:val="both"/>
        <w:rPr>
          <w:rFonts w:cs="Times"/>
        </w:rPr>
      </w:pPr>
    </w:p>
    <w:p w14:paraId="116B0D3B" w14:textId="77777777" w:rsidR="00660278" w:rsidRPr="00DE0CA5" w:rsidRDefault="00EC7F48" w:rsidP="00285849">
      <w:pPr>
        <w:pStyle w:val="ListParagraph"/>
        <w:widowControl w:val="0"/>
        <w:autoSpaceDE w:val="0"/>
        <w:autoSpaceDN w:val="0"/>
        <w:adjustRightInd w:val="0"/>
        <w:spacing w:line="280" w:lineRule="atLeast"/>
        <w:ind w:left="0"/>
        <w:jc w:val="both"/>
        <w:rPr>
          <w:rFonts w:cs="Times"/>
        </w:rPr>
      </w:pPr>
      <w:r w:rsidRPr="00DE0CA5">
        <w:rPr>
          <w:rFonts w:cs="Times"/>
        </w:rPr>
        <w:t>No such person is</w:t>
      </w:r>
      <w:r w:rsidR="00660278" w:rsidRPr="00DE0CA5">
        <w:rPr>
          <w:rFonts w:cs="Times"/>
        </w:rPr>
        <w:t xml:space="preserve"> currently known to for the authors, as people are not ideal (and if a person looks like an ideal he could be a psychopath, so finding him-her will be a “winner curse”).</w:t>
      </w:r>
    </w:p>
    <w:p w14:paraId="7CEF48A0" w14:textId="52E73C7E" w:rsidR="00F22831" w:rsidRPr="00DE0CA5" w:rsidRDefault="00660278"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 </w:t>
      </w:r>
    </w:p>
    <w:p w14:paraId="7748FD64" w14:textId="6F8AE9A0" w:rsidR="00EC7F48" w:rsidRDefault="00EC7F48"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It looks like current western society will not accept such sacrifice. However, it could be framed as first journey in unknown, the same way as astronauts risked their lives to explore space. </w:t>
      </w:r>
      <w:r w:rsidR="000936D4" w:rsidRPr="00DE0CA5">
        <w:rPr>
          <w:rFonts w:cs="Times"/>
        </w:rPr>
        <w:t>The reward for such person will be immortality, some form of global power</w:t>
      </w:r>
      <w:r w:rsidR="00432E25" w:rsidRPr="00DE0CA5">
        <w:rPr>
          <w:rFonts w:cs="Times"/>
        </w:rPr>
        <w:t xml:space="preserve"> and eternal </w:t>
      </w:r>
      <w:proofErr w:type="spellStart"/>
      <w:r w:rsidR="00432E25" w:rsidRPr="00DE0CA5">
        <w:rPr>
          <w:rFonts w:cs="Times"/>
        </w:rPr>
        <w:t>fame</w:t>
      </w:r>
      <w:proofErr w:type="spellEnd"/>
      <w:r w:rsidR="00432E25" w:rsidRPr="00DE0CA5">
        <w:rPr>
          <w:rFonts w:cs="Times"/>
        </w:rPr>
        <w:t xml:space="preserve"> (or </w:t>
      </w:r>
      <w:r w:rsidR="00DF5514" w:rsidRPr="00DE0CA5">
        <w:rPr>
          <w:rFonts w:cs="Times"/>
        </w:rPr>
        <w:t>hate). The risks are lo</w:t>
      </w:r>
      <w:r w:rsidR="00432E25" w:rsidRPr="00DE0CA5">
        <w:rPr>
          <w:rFonts w:cs="Times"/>
        </w:rPr>
        <w:t xml:space="preserve">sing of the personal identity, failure of scanning process to recreate his personality or decision not use him as AI Nanny if </w:t>
      </w:r>
      <w:r w:rsidR="005630F1" w:rsidRPr="00DE0CA5">
        <w:rPr>
          <w:rFonts w:cs="Times"/>
        </w:rPr>
        <w:t>s-</w:t>
      </w:r>
      <w:r w:rsidR="00432E25" w:rsidRPr="00DE0CA5">
        <w:rPr>
          <w:rFonts w:cs="Times"/>
        </w:rPr>
        <w:t xml:space="preserve">he fails subsequent testing. </w:t>
      </w:r>
      <w:r w:rsidR="00594453" w:rsidRPr="00DE0CA5">
        <w:rPr>
          <w:rFonts w:cs="Times"/>
        </w:rPr>
        <w:t xml:space="preserve">May be non-western country, like China, will allow such a procedure.  </w:t>
      </w:r>
    </w:p>
    <w:p w14:paraId="0EB62F9F" w14:textId="77777777" w:rsidR="003A78EF" w:rsidRDefault="003A78EF" w:rsidP="00285849">
      <w:pPr>
        <w:pStyle w:val="ListParagraph"/>
        <w:widowControl w:val="0"/>
        <w:autoSpaceDE w:val="0"/>
        <w:autoSpaceDN w:val="0"/>
        <w:adjustRightInd w:val="0"/>
        <w:spacing w:line="280" w:lineRule="atLeast"/>
        <w:ind w:left="0"/>
        <w:jc w:val="both"/>
        <w:rPr>
          <w:rFonts w:cs="Times"/>
        </w:rPr>
      </w:pPr>
    </w:p>
    <w:p w14:paraId="55E574E0" w14:textId="6F18D75E" w:rsidR="003A78EF" w:rsidRDefault="003A78EF" w:rsidP="003A78EF">
      <w:pPr>
        <w:pStyle w:val="Heading2"/>
      </w:pPr>
      <w:bookmarkStart w:id="23" w:name="_Toc510798246"/>
      <w:bookmarkStart w:id="24" w:name="_Toc1490533"/>
      <w:r>
        <w:lastRenderedPageBreak/>
        <w:t>Human-like observer core</w:t>
      </w:r>
      <w:bookmarkEnd w:id="23"/>
      <w:bookmarkEnd w:id="24"/>
      <w:r>
        <w:t xml:space="preserve"> </w:t>
      </w:r>
    </w:p>
    <w:p w14:paraId="5EC1895E" w14:textId="77777777" w:rsidR="003A78EF" w:rsidRDefault="003A78EF" w:rsidP="003A78EF">
      <w:pPr>
        <w:ind w:firstLine="720"/>
        <w:jc w:val="both"/>
      </w:pPr>
      <w:proofErr w:type="spellStart"/>
      <w:r>
        <w:t>J.Kelley</w:t>
      </w:r>
      <w:proofErr w:type="spellEnd"/>
      <w:r>
        <w:t xml:space="preserve"> and </w:t>
      </w:r>
      <w:proofErr w:type="spellStart"/>
      <w:r>
        <w:t>Waser</w:t>
      </w:r>
      <w:proofErr w:type="spellEnd"/>
      <w:r>
        <w:t xml:space="preserve"> suggested creating human-like observer core inside AI (</w:t>
      </w:r>
      <w:r w:rsidRPr="00467505">
        <w:t>Independent Core Observer Model Cognitive Architecture</w:t>
      </w:r>
      <w:r>
        <w:t xml:space="preserve">, ICON) which will have simplified model of human emotions and consciousness and ensure AI safety </w:t>
      </w:r>
      <w:r>
        <w:fldChar w:fldCharType="begin"/>
      </w:r>
      <w:r>
        <w:instrText xml:space="preserve"> ADDIN ZOTERO_ITEM CSL_CITATION {"citationID":"a20oune308o","properties":{"formattedCitation":"(Kelley &amp; Waser, 2016)","plainCitation":"(Kelley &amp; Waser, 2016)"},"citationItems":[{"id":3566,"uris":["http://zotero.org/users/3736454/items/QGUBTHHE"],"uri":["http://zotero.org/users/3736454/items/QGUBTHHE"],"itemData":{"id":3566,"type":"article-journal","title":"Implementing a Seed Safe/Moral Motivational System with the Independent Core Observer Model (ICOM)","container-title":"Procedia Computer Science","page":"125-130","volume":"88","DOI":"10.1016/j.procs.2016.07.415","author":[{"family":"Kelley","given":"D.J."},{"family":"Waser","given":"M.R."}],"issued":{"date-parts":[["2016"]]}}}],"schema":"https://github.com/citation-style-language/schema/raw/master/csl-citation.json"} </w:instrText>
      </w:r>
      <w:r>
        <w:fldChar w:fldCharType="separate"/>
      </w:r>
      <w:r>
        <w:rPr>
          <w:noProof/>
        </w:rPr>
        <w:t>(Kelley &amp; Waser, 2016)</w:t>
      </w:r>
      <w:r>
        <w:fldChar w:fldCharType="end"/>
      </w:r>
      <w:r>
        <w:t>.</w:t>
      </w:r>
    </w:p>
    <w:p w14:paraId="41BFCCBD" w14:textId="77777777" w:rsidR="003A78EF" w:rsidRDefault="003A78EF" w:rsidP="003A78EF">
      <w:pPr>
        <w:ind w:firstLine="720"/>
        <w:jc w:val="both"/>
      </w:pPr>
      <w:r>
        <w:t xml:space="preserve">The reason for this idea is that human mind is also hierarchical, and at the top is its conscious content, its values, its decisions and experience of emotions, while a lot of complex machinery like visual procession is unobservable and non-important. For a human upload, we may not need most of these hidden parts of the mind, but only correctly working top part. </w:t>
      </w:r>
    </w:p>
    <w:p w14:paraId="761E5695" w14:textId="77777777" w:rsidR="003A78EF" w:rsidRDefault="003A78EF" w:rsidP="003A78EF">
      <w:pPr>
        <w:ind w:firstLine="720"/>
        <w:jc w:val="both"/>
      </w:pPr>
      <w:r>
        <w:t>However, it is not clear, if we can create this top-model without exact modeling of the frontal lobe (and some other parts) where language processing and complex abstract thinking is happening. In that case, creating observer core will be not much simpler than creating the whole functional model of the brain or creation of AI.</w:t>
      </w:r>
    </w:p>
    <w:p w14:paraId="04EC8FDD" w14:textId="77777777" w:rsidR="003A78EF" w:rsidRDefault="003A78EF" w:rsidP="003A78EF">
      <w:pPr>
        <w:ind w:firstLine="720"/>
        <w:jc w:val="both"/>
      </w:pPr>
    </w:p>
    <w:p w14:paraId="3AD01CC5" w14:textId="15903F72" w:rsidR="00596C7A" w:rsidRPr="00DE0CA5" w:rsidRDefault="00596C7A" w:rsidP="00596C7A">
      <w:pPr>
        <w:pStyle w:val="Heading2"/>
        <w:jc w:val="both"/>
        <w:rPr>
          <w:rFonts w:ascii="Latin Modern Roman 10" w:hAnsi="Latin Modern Roman 10"/>
        </w:rPr>
      </w:pPr>
      <w:bookmarkStart w:id="25" w:name="_Toc510800775"/>
      <w:bookmarkStart w:id="26" w:name="_Toc1490534"/>
      <w:r w:rsidRPr="00DE0CA5">
        <w:rPr>
          <w:rFonts w:ascii="Latin Modern Roman 10" w:hAnsi="Latin Modern Roman 10"/>
        </w:rPr>
        <w:t>Data driven very large AI</w:t>
      </w:r>
      <w:bookmarkEnd w:id="25"/>
      <w:bookmarkEnd w:id="26"/>
    </w:p>
    <w:p w14:paraId="5CEC8BEE" w14:textId="77777777" w:rsidR="00596C7A" w:rsidRPr="00DE0CA5" w:rsidRDefault="00596C7A" w:rsidP="00596C7A">
      <w:pPr>
        <w:ind w:firstLine="720"/>
        <w:jc w:val="both"/>
      </w:pPr>
      <w:r w:rsidRPr="00DE0CA5">
        <w:t xml:space="preserve">There is another potentially safe AI architecture – data driven AI, example of which is a library or Google search engine. Basically, it is a type of Oracle AI, which gets its power from the search of very large database. So, we can get answers, but it doesn’t use much optimization power. </w:t>
      </w:r>
    </w:p>
    <w:p w14:paraId="62D5B00F" w14:textId="77777777" w:rsidR="00596C7A" w:rsidRDefault="00596C7A" w:rsidP="003A78EF">
      <w:pPr>
        <w:ind w:firstLine="720"/>
        <w:jc w:val="both"/>
      </w:pPr>
    </w:p>
    <w:p w14:paraId="3F20518D" w14:textId="77777777" w:rsidR="003A78EF" w:rsidRPr="00DE0CA5" w:rsidRDefault="003A78EF" w:rsidP="00285849">
      <w:pPr>
        <w:pStyle w:val="ListParagraph"/>
        <w:widowControl w:val="0"/>
        <w:autoSpaceDE w:val="0"/>
        <w:autoSpaceDN w:val="0"/>
        <w:adjustRightInd w:val="0"/>
        <w:spacing w:line="280" w:lineRule="atLeast"/>
        <w:ind w:left="0"/>
        <w:jc w:val="both"/>
        <w:rPr>
          <w:rFonts w:cs="Times"/>
        </w:rPr>
      </w:pPr>
    </w:p>
    <w:p w14:paraId="525F3F21" w14:textId="77777777" w:rsidR="00432E25" w:rsidRPr="00DE0CA5" w:rsidRDefault="00432E25" w:rsidP="00285849">
      <w:pPr>
        <w:pStyle w:val="ListParagraph"/>
        <w:widowControl w:val="0"/>
        <w:autoSpaceDE w:val="0"/>
        <w:autoSpaceDN w:val="0"/>
        <w:adjustRightInd w:val="0"/>
        <w:spacing w:line="280" w:lineRule="atLeast"/>
        <w:ind w:left="0"/>
        <w:jc w:val="both"/>
        <w:rPr>
          <w:rFonts w:cs="Times"/>
        </w:rPr>
      </w:pPr>
    </w:p>
    <w:p w14:paraId="795E4389" w14:textId="77777777" w:rsidR="00767C10" w:rsidRPr="00DE0CA5" w:rsidRDefault="00767C10" w:rsidP="00285849">
      <w:pPr>
        <w:pStyle w:val="ListParagraph"/>
        <w:widowControl w:val="0"/>
        <w:autoSpaceDE w:val="0"/>
        <w:autoSpaceDN w:val="0"/>
        <w:adjustRightInd w:val="0"/>
        <w:spacing w:line="280" w:lineRule="atLeast"/>
        <w:ind w:left="0"/>
        <w:jc w:val="both"/>
        <w:rPr>
          <w:rFonts w:cs="Times"/>
        </w:rPr>
      </w:pPr>
    </w:p>
    <w:p w14:paraId="6A183277" w14:textId="7345FD4E" w:rsidR="00767C10" w:rsidRPr="00DE0CA5" w:rsidRDefault="00767C10" w:rsidP="00285849">
      <w:pPr>
        <w:pStyle w:val="Heading2"/>
        <w:jc w:val="both"/>
        <w:rPr>
          <w:rFonts w:ascii="Latin Modern Roman 10" w:hAnsi="Latin Modern Roman 10"/>
        </w:rPr>
      </w:pPr>
      <w:bookmarkStart w:id="27" w:name="_Toc510798247"/>
      <w:bookmarkStart w:id="28" w:name="_Toc1490535"/>
      <w:r w:rsidRPr="00DE0CA5">
        <w:rPr>
          <w:rFonts w:ascii="Latin Modern Roman 10" w:hAnsi="Latin Modern Roman 10"/>
        </w:rPr>
        <w:t xml:space="preserve">BCI and </w:t>
      </w:r>
      <w:proofErr w:type="spellStart"/>
      <w:r w:rsidRPr="00DE0CA5">
        <w:rPr>
          <w:rFonts w:ascii="Latin Modern Roman 10" w:hAnsi="Latin Modern Roman 10"/>
        </w:rPr>
        <w:t>Neuralink</w:t>
      </w:r>
      <w:proofErr w:type="spellEnd"/>
      <w:r w:rsidR="004714E2" w:rsidRPr="00DE0CA5">
        <w:rPr>
          <w:rFonts w:ascii="Latin Modern Roman 10" w:hAnsi="Latin Modern Roman 10"/>
        </w:rPr>
        <w:t>; net of self-</w:t>
      </w:r>
      <w:r w:rsidR="00552CF8" w:rsidRPr="00DE0CA5">
        <w:rPr>
          <w:rFonts w:ascii="Latin Modern Roman 10" w:hAnsi="Latin Modern Roman 10"/>
        </w:rPr>
        <w:t>improving individuals</w:t>
      </w:r>
      <w:bookmarkEnd w:id="27"/>
      <w:bookmarkEnd w:id="28"/>
    </w:p>
    <w:p w14:paraId="3D54E85B" w14:textId="355A33E9" w:rsidR="00767C10" w:rsidRPr="00DE0CA5" w:rsidRDefault="00767C10" w:rsidP="00285849">
      <w:pPr>
        <w:pStyle w:val="ListParagraph"/>
        <w:widowControl w:val="0"/>
        <w:autoSpaceDE w:val="0"/>
        <w:autoSpaceDN w:val="0"/>
        <w:adjustRightInd w:val="0"/>
        <w:spacing w:line="280" w:lineRule="atLeast"/>
        <w:ind w:left="0"/>
        <w:jc w:val="both"/>
        <w:rPr>
          <w:rFonts w:cs="Times"/>
        </w:rPr>
      </w:pPr>
      <w:r w:rsidRPr="00DE0CA5">
        <w:rPr>
          <w:rFonts w:cs="Times"/>
        </w:rPr>
        <w:t>There is another way to a human upload, that is self-improving and self-upgrading individual</w:t>
      </w:r>
      <w:r w:rsidR="005B3019" w:rsidRPr="00DE0CA5">
        <w:rPr>
          <w:rFonts w:cs="Times"/>
        </w:rPr>
        <w:t>. Great side is that there is no need to uploading, and there is no “two-</w:t>
      </w:r>
      <w:r w:rsidR="004714E2" w:rsidRPr="00DE0CA5">
        <w:rPr>
          <w:rFonts w:cs="Times"/>
        </w:rPr>
        <w:t>agents’</w:t>
      </w:r>
      <w:r w:rsidR="00DE7DEB" w:rsidRPr="00DE0CA5">
        <w:rPr>
          <w:rFonts w:cs="Times"/>
        </w:rPr>
        <w:t xml:space="preserve"> problem”: that is relations between creator and its creation.</w:t>
      </w:r>
    </w:p>
    <w:p w14:paraId="56668070" w14:textId="77777777" w:rsidR="00DE7DEB" w:rsidRPr="00DE0CA5" w:rsidRDefault="00DE7DEB" w:rsidP="00285849">
      <w:pPr>
        <w:pStyle w:val="ListParagraph"/>
        <w:widowControl w:val="0"/>
        <w:autoSpaceDE w:val="0"/>
        <w:autoSpaceDN w:val="0"/>
        <w:adjustRightInd w:val="0"/>
        <w:spacing w:line="280" w:lineRule="atLeast"/>
        <w:ind w:left="0"/>
        <w:jc w:val="both"/>
        <w:rPr>
          <w:rFonts w:cs="Times"/>
        </w:rPr>
      </w:pPr>
    </w:p>
    <w:p w14:paraId="0C3E06D5" w14:textId="4298C07E" w:rsidR="00645DD8" w:rsidRPr="00DE0CA5" w:rsidRDefault="00645DD8" w:rsidP="00285849">
      <w:pPr>
        <w:pStyle w:val="ListParagraph"/>
        <w:widowControl w:val="0"/>
        <w:autoSpaceDE w:val="0"/>
        <w:autoSpaceDN w:val="0"/>
        <w:adjustRightInd w:val="0"/>
        <w:spacing w:line="280" w:lineRule="atLeast"/>
        <w:ind w:left="0"/>
        <w:jc w:val="both"/>
        <w:rPr>
          <w:rFonts w:cs="Times"/>
        </w:rPr>
      </w:pPr>
      <w:r w:rsidRPr="00DE0CA5">
        <w:rPr>
          <w:rFonts w:cs="Times"/>
        </w:rPr>
        <w:t xml:space="preserve">Elon Musk took this approach with his </w:t>
      </w:r>
      <w:proofErr w:type="spellStart"/>
      <w:r w:rsidRPr="00DE0CA5">
        <w:rPr>
          <w:rFonts w:cs="Times"/>
        </w:rPr>
        <w:t>Neuralink</w:t>
      </w:r>
      <w:proofErr w:type="spellEnd"/>
      <w:r w:rsidRPr="00DE0CA5">
        <w:rPr>
          <w:rFonts w:cs="Times"/>
        </w:rPr>
        <w:t xml:space="preserve">. </w:t>
      </w:r>
    </w:p>
    <w:p w14:paraId="5725EE1F" w14:textId="77777777" w:rsidR="007B5E00" w:rsidRDefault="007B5E00" w:rsidP="00285849">
      <w:pPr>
        <w:pStyle w:val="ListParagraph"/>
        <w:widowControl w:val="0"/>
        <w:autoSpaceDE w:val="0"/>
        <w:autoSpaceDN w:val="0"/>
        <w:adjustRightInd w:val="0"/>
        <w:spacing w:line="280" w:lineRule="atLeast"/>
        <w:ind w:left="0"/>
        <w:jc w:val="both"/>
        <w:rPr>
          <w:rFonts w:cs="Times"/>
        </w:rPr>
      </w:pPr>
    </w:p>
    <w:p w14:paraId="0D290728" w14:textId="7F74DA52" w:rsidR="003A78EF" w:rsidRPr="00DE0CA5" w:rsidRDefault="003A78EF" w:rsidP="003A78EF">
      <w:pPr>
        <w:pStyle w:val="ListParagraph"/>
        <w:widowControl w:val="0"/>
        <w:autoSpaceDE w:val="0"/>
        <w:autoSpaceDN w:val="0"/>
        <w:adjustRightInd w:val="0"/>
        <w:spacing w:line="280" w:lineRule="atLeast"/>
        <w:ind w:left="0"/>
        <w:jc w:val="both"/>
        <w:rPr>
          <w:rFonts w:cs="Times"/>
        </w:rPr>
      </w:pPr>
      <w:r w:rsidRPr="00DE0CA5">
        <w:rPr>
          <w:rFonts w:cs="Times"/>
          <w:b/>
        </w:rPr>
        <w:t xml:space="preserve">Global surveillance system with humans in the loop. </w:t>
      </w:r>
      <w:r w:rsidRPr="00DE0CA5">
        <w:rPr>
          <w:rFonts w:cs="Times"/>
        </w:rPr>
        <w:t xml:space="preserve">Another way to escape difficulties of human uploading is not upload humans at all, but to use some specific form of human augmentation. This specific form of human augmentation is not something like </w:t>
      </w:r>
      <w:proofErr w:type="spellStart"/>
      <w:r w:rsidRPr="00DE0CA5">
        <w:rPr>
          <w:rFonts w:cs="Times"/>
        </w:rPr>
        <w:t>exocortex</w:t>
      </w:r>
      <w:proofErr w:type="spellEnd"/>
      <w:r w:rsidRPr="00DE0CA5">
        <w:rPr>
          <w:rFonts w:cs="Times"/>
        </w:rPr>
        <w:t xml:space="preserve"> which is typically imagined, but:</w:t>
      </w:r>
    </w:p>
    <w:p w14:paraId="7A044BBA" w14:textId="77777777" w:rsidR="003A78EF" w:rsidRPr="00DE0CA5" w:rsidRDefault="003A78EF" w:rsidP="003A78EF">
      <w:pPr>
        <w:pStyle w:val="ListParagraph"/>
        <w:widowControl w:val="0"/>
        <w:numPr>
          <w:ilvl w:val="0"/>
          <w:numId w:val="13"/>
        </w:numPr>
        <w:autoSpaceDE w:val="0"/>
        <w:autoSpaceDN w:val="0"/>
        <w:adjustRightInd w:val="0"/>
        <w:spacing w:line="280" w:lineRule="atLeast"/>
        <w:jc w:val="both"/>
        <w:rPr>
          <w:rFonts w:cs="Times"/>
        </w:rPr>
      </w:pPr>
      <w:r w:rsidRPr="00DE0CA5">
        <w:rPr>
          <w:rFonts w:cs="Times"/>
        </w:rPr>
        <w:t>global surveillance system.</w:t>
      </w:r>
    </w:p>
    <w:p w14:paraId="11DA1DFD" w14:textId="77777777" w:rsidR="003A78EF" w:rsidRPr="00DE0CA5" w:rsidRDefault="003A78EF" w:rsidP="003A78EF">
      <w:pPr>
        <w:pStyle w:val="ListParagraph"/>
        <w:widowControl w:val="0"/>
        <w:numPr>
          <w:ilvl w:val="0"/>
          <w:numId w:val="13"/>
        </w:numPr>
        <w:autoSpaceDE w:val="0"/>
        <w:autoSpaceDN w:val="0"/>
        <w:adjustRightInd w:val="0"/>
        <w:spacing w:line="280" w:lineRule="atLeast"/>
        <w:jc w:val="both"/>
        <w:rPr>
          <w:rFonts w:cs="Times"/>
        </w:rPr>
      </w:pPr>
      <w:r w:rsidRPr="00DE0CA5">
        <w:rPr>
          <w:rFonts w:cs="Times"/>
        </w:rPr>
        <w:t xml:space="preserve">powerful analytic tools, like </w:t>
      </w:r>
      <w:proofErr w:type="spellStart"/>
      <w:r w:rsidRPr="00DE0CA5">
        <w:rPr>
          <w:rFonts w:cs="Times"/>
          <w:i/>
        </w:rPr>
        <w:t>Palantir</w:t>
      </w:r>
      <w:proofErr w:type="spellEnd"/>
      <w:r w:rsidRPr="00DE0CA5">
        <w:rPr>
          <w:rFonts w:cs="Times"/>
        </w:rPr>
        <w:t xml:space="preserve">. </w:t>
      </w:r>
    </w:p>
    <w:p w14:paraId="77BD3512" w14:textId="77777777" w:rsidR="003A78EF" w:rsidRPr="00DE0CA5" w:rsidRDefault="003A78EF" w:rsidP="003A78EF">
      <w:pPr>
        <w:pStyle w:val="ListParagraph"/>
        <w:widowControl w:val="0"/>
        <w:numPr>
          <w:ilvl w:val="0"/>
          <w:numId w:val="13"/>
        </w:numPr>
        <w:autoSpaceDE w:val="0"/>
        <w:autoSpaceDN w:val="0"/>
        <w:adjustRightInd w:val="0"/>
        <w:spacing w:line="280" w:lineRule="atLeast"/>
        <w:jc w:val="both"/>
        <w:rPr>
          <w:rFonts w:cs="Times"/>
        </w:rPr>
      </w:pPr>
      <w:r w:rsidRPr="00DE0CA5">
        <w:rPr>
          <w:rFonts w:cs="Times"/>
        </w:rPr>
        <w:t xml:space="preserve">effective system of task distribution between group of people. </w:t>
      </w:r>
    </w:p>
    <w:p w14:paraId="30A9DC4A" w14:textId="77777777" w:rsidR="003A78EF" w:rsidRPr="00DE0CA5" w:rsidRDefault="003A78EF" w:rsidP="003A78EF">
      <w:pPr>
        <w:pStyle w:val="ListParagraph"/>
        <w:widowControl w:val="0"/>
        <w:numPr>
          <w:ilvl w:val="0"/>
          <w:numId w:val="13"/>
        </w:numPr>
        <w:autoSpaceDE w:val="0"/>
        <w:autoSpaceDN w:val="0"/>
        <w:adjustRightInd w:val="0"/>
        <w:spacing w:line="280" w:lineRule="atLeast"/>
        <w:jc w:val="both"/>
        <w:rPr>
          <w:rFonts w:cs="Times"/>
        </w:rPr>
      </w:pPr>
      <w:r w:rsidRPr="00DE0CA5">
        <w:rPr>
          <w:rFonts w:cs="Times"/>
        </w:rPr>
        <w:t>individual human’s minds augmentation via stimulators, training and some other instruments.</w:t>
      </w:r>
    </w:p>
    <w:p w14:paraId="2C4C7B75" w14:textId="77777777" w:rsidR="003A78EF" w:rsidRPr="00DE0CA5" w:rsidRDefault="003A78EF" w:rsidP="00285849">
      <w:pPr>
        <w:pStyle w:val="ListParagraph"/>
        <w:widowControl w:val="0"/>
        <w:autoSpaceDE w:val="0"/>
        <w:autoSpaceDN w:val="0"/>
        <w:adjustRightInd w:val="0"/>
        <w:spacing w:line="280" w:lineRule="atLeast"/>
        <w:ind w:left="0"/>
        <w:jc w:val="both"/>
        <w:rPr>
          <w:rFonts w:cs="Times"/>
        </w:rPr>
      </w:pPr>
    </w:p>
    <w:p w14:paraId="6750A14F" w14:textId="77777777" w:rsidR="00215962" w:rsidRDefault="00215962" w:rsidP="00285849">
      <w:pPr>
        <w:pStyle w:val="ListParagraph"/>
        <w:widowControl w:val="0"/>
        <w:autoSpaceDE w:val="0"/>
        <w:autoSpaceDN w:val="0"/>
        <w:adjustRightInd w:val="0"/>
        <w:spacing w:line="280" w:lineRule="atLeast"/>
        <w:jc w:val="both"/>
        <w:rPr>
          <w:rFonts w:cs="Times"/>
        </w:rPr>
      </w:pPr>
    </w:p>
    <w:p w14:paraId="7AF94BF5" w14:textId="0E6F3856" w:rsidR="003A78EF" w:rsidRDefault="003A78EF" w:rsidP="003A78EF">
      <w:pPr>
        <w:pStyle w:val="Heading2"/>
      </w:pPr>
      <w:bookmarkStart w:id="29" w:name="_Toc510798248"/>
      <w:bookmarkStart w:id="30" w:name="_Toc1490536"/>
      <w:r>
        <w:t>How to accelerate creation of the uploads?</w:t>
      </w:r>
      <w:bookmarkEnd w:id="29"/>
      <w:bookmarkEnd w:id="30"/>
    </w:p>
    <w:p w14:paraId="4BB382E3" w14:textId="77777777" w:rsidR="008D1B02" w:rsidRDefault="008D1B02" w:rsidP="008D1B02"/>
    <w:p w14:paraId="5F138A2D" w14:textId="718C0AD2" w:rsidR="008D1B02" w:rsidRDefault="008D1B02" w:rsidP="008D1B02">
      <w:pPr>
        <w:pStyle w:val="ListParagraph"/>
        <w:numPr>
          <w:ilvl w:val="0"/>
          <w:numId w:val="28"/>
        </w:numPr>
      </w:pPr>
      <w:r>
        <w:t>HLAI approach: human brain architecture is trained of human dataset in safe and controlled environment, until it will behave almost as human (but better)</w:t>
      </w:r>
    </w:p>
    <w:p w14:paraId="3F11B869" w14:textId="574446EA" w:rsidR="008D1B02" w:rsidRDefault="008D1B02" w:rsidP="008D1B02">
      <w:pPr>
        <w:pStyle w:val="ListParagraph"/>
        <w:numPr>
          <w:ilvl w:val="0"/>
          <w:numId w:val="28"/>
        </w:numPr>
      </w:pPr>
      <w:r>
        <w:t>Neural robes approach</w:t>
      </w:r>
    </w:p>
    <w:p w14:paraId="143F30EA" w14:textId="7437B232" w:rsidR="008D1B02" w:rsidRDefault="008D1B02" w:rsidP="008D1B02">
      <w:pPr>
        <w:pStyle w:val="ListParagraph"/>
        <w:numPr>
          <w:ilvl w:val="0"/>
          <w:numId w:val="28"/>
        </w:numPr>
      </w:pPr>
      <w:r>
        <w:t>Full brain connectome scan of a dead person</w:t>
      </w:r>
    </w:p>
    <w:p w14:paraId="50FF7BA8" w14:textId="77777777" w:rsidR="008D1B02" w:rsidRDefault="008D1B02" w:rsidP="008D1B02"/>
    <w:p w14:paraId="66D2C4ED" w14:textId="25764A0E" w:rsidR="008D1B02" w:rsidRPr="00DE0CA5" w:rsidRDefault="008D1B02" w:rsidP="008D1B02">
      <w:pPr>
        <w:pStyle w:val="Heading2"/>
      </w:pPr>
      <w:bookmarkStart w:id="31" w:name="_Toc510798249"/>
      <w:bookmarkStart w:id="32" w:name="_Toc1490537"/>
      <w:r w:rsidRPr="00DE0CA5">
        <w:t>Narrow way between human upload and neuromorphic AI</w:t>
      </w:r>
      <w:bookmarkEnd w:id="31"/>
      <w:bookmarkEnd w:id="32"/>
    </w:p>
    <w:p w14:paraId="3ED9A44B" w14:textId="77777777" w:rsidR="008D1B02" w:rsidRPr="00DE0CA5" w:rsidRDefault="008D1B02" w:rsidP="008D1B02">
      <w:pPr>
        <w:jc w:val="both"/>
      </w:pPr>
      <w:r w:rsidRPr="00DE0CA5">
        <w:t>Neuromorphic AI is an AI which mimics some aspects of the human mind and inspired by brain science data. It is regarded as potentially dangerous as it could have get a “secret of intelligence” from human brains studies, but not human values. As a result, it will quickly outperform humans because of the hardware overhang and it will evolve into a non-aligned superintelligence, – at least according to narrative promoted by MIRI. However, may be lose some value by ignoring neuromorphic approaches and could get more information if we look into them deeper?</w:t>
      </w:r>
    </w:p>
    <w:p w14:paraId="3E80B62D" w14:textId="77777777" w:rsidR="008D1B02" w:rsidRPr="00DE0CA5" w:rsidRDefault="008D1B02" w:rsidP="008D1B02">
      <w:pPr>
        <w:jc w:val="both"/>
      </w:pPr>
    </w:p>
    <w:p w14:paraId="6AD9A986" w14:textId="77777777" w:rsidR="008D1B02" w:rsidRPr="00DE0CA5" w:rsidRDefault="008D1B02" w:rsidP="008D1B02">
      <w:pPr>
        <w:jc w:val="both"/>
      </w:pPr>
      <w:r w:rsidRPr="00DE0CA5">
        <w:t>There are following reasons for it:</w:t>
      </w:r>
    </w:p>
    <w:p w14:paraId="3B4956F7" w14:textId="77777777" w:rsidR="008D1B02" w:rsidRPr="00DE0CA5" w:rsidRDefault="008D1B02" w:rsidP="008D1B02">
      <w:pPr>
        <w:jc w:val="both"/>
      </w:pPr>
    </w:p>
    <w:p w14:paraId="079A211E" w14:textId="77777777" w:rsidR="008D1B02" w:rsidRPr="00DE0CA5" w:rsidRDefault="008D1B02" w:rsidP="008D1B02">
      <w:pPr>
        <w:pStyle w:val="ListParagraph"/>
        <w:numPr>
          <w:ilvl w:val="0"/>
          <w:numId w:val="22"/>
        </w:numPr>
        <w:jc w:val="both"/>
      </w:pPr>
      <w:r w:rsidRPr="00DE0CA5">
        <w:t>It seems that like “marginal danger” of the perusing of the neuromorphic approach is declining, because humans are doing this anyway, and local ignoring of these trend is not changing global perspective.</w:t>
      </w:r>
    </w:p>
    <w:p w14:paraId="3EF53824" w14:textId="77777777" w:rsidR="008D1B02" w:rsidRPr="00DE0CA5" w:rsidRDefault="008D1B02" w:rsidP="008D1B02">
      <w:pPr>
        <w:pStyle w:val="ListParagraph"/>
        <w:jc w:val="both"/>
      </w:pPr>
    </w:p>
    <w:p w14:paraId="6077986A" w14:textId="77777777" w:rsidR="008D1B02" w:rsidRPr="00DE0CA5" w:rsidRDefault="008D1B02" w:rsidP="008D1B02">
      <w:pPr>
        <w:pStyle w:val="ListParagraph"/>
        <w:numPr>
          <w:ilvl w:val="0"/>
          <w:numId w:val="22"/>
        </w:numPr>
        <w:jc w:val="both"/>
      </w:pPr>
      <w:r w:rsidRPr="00DE0CA5">
        <w:t xml:space="preserve">The biggest impact of the neuromorphic ideas has already happened in form of neural nets AI architecture. Also, there is no much hidden ideas which we don’t know, we just need time and hardware to implement them and test (ref </w:t>
      </w:r>
      <w:proofErr w:type="spellStart"/>
      <w:r w:rsidRPr="00DE0CA5">
        <w:t>Christiano</w:t>
      </w:r>
      <w:proofErr w:type="spellEnd"/>
      <w:r w:rsidRPr="00DE0CA5">
        <w:t xml:space="preserve">) many neuromorphic ideas are in the air – </w:t>
      </w:r>
      <w:proofErr w:type="spellStart"/>
      <w:r w:rsidRPr="00DE0CA5">
        <w:t>Markram</w:t>
      </w:r>
      <w:proofErr w:type="spellEnd"/>
      <w:r w:rsidRPr="00DE0CA5">
        <w:t xml:space="preserve">; </w:t>
      </w:r>
      <w:r>
        <w:t xml:space="preserve">Hawking, </w:t>
      </w:r>
      <w:r w:rsidRPr="00DE0CA5">
        <w:t>On intelligence.</w:t>
      </w:r>
    </w:p>
    <w:p w14:paraId="671F0474" w14:textId="77777777" w:rsidR="008D1B02" w:rsidRPr="00DE0CA5" w:rsidRDefault="008D1B02" w:rsidP="008D1B02">
      <w:pPr>
        <w:pStyle w:val="ListParagraph"/>
        <w:jc w:val="both"/>
      </w:pPr>
    </w:p>
    <w:p w14:paraId="2BFAD033" w14:textId="77777777" w:rsidR="008D1B02" w:rsidRPr="00DE0CA5" w:rsidRDefault="008D1B02" w:rsidP="008D1B02">
      <w:pPr>
        <w:pStyle w:val="ListParagraph"/>
        <w:numPr>
          <w:ilvl w:val="0"/>
          <w:numId w:val="22"/>
        </w:numPr>
        <w:jc w:val="both"/>
      </w:pPr>
      <w:r w:rsidRPr="00DE0CA5">
        <w:t>There are different possible ways to the neuromorphic AI.</w:t>
      </w:r>
    </w:p>
    <w:p w14:paraId="50120A3F" w14:textId="77777777" w:rsidR="008D1B02" w:rsidRPr="00DE0CA5" w:rsidRDefault="008D1B02" w:rsidP="008D1B02"/>
    <w:p w14:paraId="5F1FE4EE" w14:textId="77777777" w:rsidR="008D1B02" w:rsidRPr="00DE0CA5" w:rsidRDefault="008D1B02" w:rsidP="008D1B02">
      <w:r w:rsidRPr="00DE0CA5">
        <w:t>Any upload is not a real “human mind copy”: there is always some form of the simplification.  However, on some level of abstraction it could become a neuromorphic AI - on functional level.</w:t>
      </w:r>
    </w:p>
    <w:p w14:paraId="659E7AB1" w14:textId="77777777" w:rsidR="008D1B02" w:rsidRPr="00DE0CA5" w:rsidRDefault="008D1B02" w:rsidP="008D1B02"/>
    <w:p w14:paraId="0BD5B84A" w14:textId="77777777" w:rsidR="008D1B02" w:rsidRPr="00DE0CA5" w:rsidRDefault="008D1B02" w:rsidP="008D1B02">
      <w:r w:rsidRPr="00DE0CA5">
        <w:t>Types of the neuromorphic AIs:</w:t>
      </w:r>
    </w:p>
    <w:p w14:paraId="210B9626" w14:textId="77777777" w:rsidR="008D1B02" w:rsidRPr="00DE0CA5" w:rsidRDefault="008D1B02" w:rsidP="008D1B02"/>
    <w:p w14:paraId="548BEA2C" w14:textId="77777777" w:rsidR="008D1B02" w:rsidRPr="00DE0CA5" w:rsidRDefault="008D1B02" w:rsidP="008D1B02">
      <w:pPr>
        <w:pStyle w:val="ListParagraph"/>
        <w:numPr>
          <w:ilvl w:val="0"/>
          <w:numId w:val="23"/>
        </w:numPr>
        <w:jc w:val="both"/>
      </w:pPr>
      <w:r w:rsidRPr="00DE0CA5">
        <w:rPr>
          <w:i/>
        </w:rPr>
        <w:t>Functional model of the human brain</w:t>
      </w:r>
      <w:r w:rsidRPr="00DE0CA5">
        <w:t xml:space="preserve">. Example: LIDA architecture. There will be huge demand for such brains which solve typically human problems in typically human </w:t>
      </w:r>
      <w:r w:rsidRPr="00DE0CA5">
        <w:lastRenderedPageBreak/>
        <w:t xml:space="preserve">environments, first of all, for the development of home robots. It must control a body, navigate in human created environment, understand common language commends – and do most thing that a typical human maid will do, like preparing tea. This type of AI is most obvious type of KANSI, where existing modules are collected in something which is behave as human brain and model around a human mind. The treat here is that an AI can get some kind of high-level understanding of itself, and this high-level reasoning abilities will be where the point of dangerous self-improving starts (Like in the </w:t>
      </w:r>
      <w:r w:rsidRPr="00DE0CA5">
        <w:rPr>
          <w:i/>
        </w:rPr>
        <w:t>West World</w:t>
      </w:r>
      <w:r w:rsidRPr="00DE0CA5">
        <w:t xml:space="preserve"> TV series).</w:t>
      </w:r>
    </w:p>
    <w:p w14:paraId="16A386EF" w14:textId="77777777" w:rsidR="008D1B02" w:rsidRPr="00DE0CA5" w:rsidRDefault="008D1B02" w:rsidP="008D1B02">
      <w:pPr>
        <w:pStyle w:val="ListParagraph"/>
        <w:numPr>
          <w:ilvl w:val="0"/>
          <w:numId w:val="23"/>
        </w:numPr>
        <w:jc w:val="both"/>
      </w:pPr>
      <w:r w:rsidRPr="00DE0CA5">
        <w:rPr>
          <w:i/>
        </w:rPr>
        <w:t>“Cortical column model based</w:t>
      </w:r>
      <w:r w:rsidRPr="00DE0CA5">
        <w:t>” – solving some low-level principle of the intelligence and the parallelize it. (“On intelligence”).</w:t>
      </w:r>
    </w:p>
    <w:p w14:paraId="1A7C3659" w14:textId="77777777" w:rsidR="008D1B02" w:rsidRDefault="008D1B02" w:rsidP="008D1B02">
      <w:pPr>
        <w:pStyle w:val="ListParagraph"/>
        <w:numPr>
          <w:ilvl w:val="0"/>
          <w:numId w:val="23"/>
        </w:numPr>
        <w:jc w:val="both"/>
      </w:pPr>
      <w:r w:rsidRPr="00DE0CA5">
        <w:rPr>
          <w:i/>
        </w:rPr>
        <w:t>Neural net trained to mimic human behavior</w:t>
      </w:r>
      <w:r w:rsidRPr="00DE0CA5">
        <w:t xml:space="preserve">. If we fed the neural net with thousands of hours of a person’s activity, it presumably could behave in the same way. Ok, it will not actually think, but how we know that humans are </w:t>
      </w:r>
      <w:r w:rsidRPr="00DE0CA5">
        <w:rPr>
          <w:i/>
        </w:rPr>
        <w:t>actually</w:t>
      </w:r>
      <w:r w:rsidRPr="00DE0CA5">
        <w:t xml:space="preserve"> thinking – maybe they are just trained to behave as if they thinking? Some experiments showed that neural nets are able to perform correct arithmetic operations just by training on the handwritten examples. </w:t>
      </w:r>
    </w:p>
    <w:p w14:paraId="40B12484" w14:textId="77777777" w:rsidR="008D1B02" w:rsidRPr="008D1B02" w:rsidRDefault="008D1B02" w:rsidP="008D1B02"/>
    <w:p w14:paraId="79B0328F" w14:textId="77777777" w:rsidR="007C2E7F" w:rsidRDefault="007C2E7F" w:rsidP="00001DB0">
      <w:pPr>
        <w:jc w:val="both"/>
        <w:rPr>
          <w:rFonts w:cs="Calibri"/>
        </w:rPr>
      </w:pPr>
    </w:p>
    <w:p w14:paraId="0DED022B" w14:textId="29BA0D74" w:rsidR="00DC787C" w:rsidRPr="004C6053" w:rsidRDefault="005B0709" w:rsidP="004C6053">
      <w:pPr>
        <w:pStyle w:val="Heading2"/>
        <w:rPr>
          <w:rFonts w:ascii="Latin Modern Roman 10" w:hAnsi="Latin Modern Roman 10"/>
        </w:rPr>
      </w:pPr>
      <w:bookmarkStart w:id="33" w:name="_Toc510798250"/>
      <w:bookmarkStart w:id="34" w:name="_Toc1490538"/>
      <w:r w:rsidRPr="004C6053">
        <w:rPr>
          <w:rFonts w:ascii="Latin Modern Roman 10" w:hAnsi="Latin Modern Roman 10"/>
        </w:rPr>
        <w:t>Combining human uploads and NSI-AI approaches</w:t>
      </w:r>
      <w:bookmarkEnd w:id="33"/>
      <w:bookmarkEnd w:id="34"/>
      <w:r w:rsidRPr="004C6053">
        <w:rPr>
          <w:rFonts w:ascii="Latin Modern Roman 10" w:hAnsi="Latin Modern Roman 10"/>
        </w:rPr>
        <w:t xml:space="preserve"> </w:t>
      </w:r>
    </w:p>
    <w:p w14:paraId="66530BC5" w14:textId="1AF7788F" w:rsidR="00155304" w:rsidRDefault="00F43E39" w:rsidP="00155304">
      <w:pPr>
        <w:ind w:firstLine="720"/>
        <w:jc w:val="both"/>
        <w:rPr>
          <w:rFonts w:cs="Calibri"/>
        </w:rPr>
      </w:pPr>
      <w:r w:rsidRPr="004C6053">
        <w:t>We explored two approaches where AI exist</w:t>
      </w:r>
      <w:r w:rsidR="004C6053">
        <w:t>s</w:t>
      </w:r>
      <w:r w:rsidRPr="004C6053">
        <w:t xml:space="preserve"> and do</w:t>
      </w:r>
      <w:r w:rsidR="004C6053">
        <w:t>es</w:t>
      </w:r>
      <w:r w:rsidRPr="004C6053">
        <w:t>n’t exist simultaneously</w:t>
      </w:r>
      <w:r w:rsidR="004C6053" w:rsidRPr="004C6053">
        <w:t xml:space="preserve">: Human uploads based AI and secret intelligence organization of a superpower based AI (NSI-AI). The first is more technically difficult, but better, and </w:t>
      </w:r>
      <w:r w:rsidR="004C6053" w:rsidRPr="004C6053">
        <w:rPr>
          <w:rFonts w:cs="Calibri"/>
        </w:rPr>
        <w:t>NSI-AI is more realistic in near term, but seems to be less moral, as secret services are known not be</w:t>
      </w:r>
      <w:r w:rsidR="00155304">
        <w:rPr>
          <w:rFonts w:cs="Calibri"/>
        </w:rPr>
        <w:t xml:space="preserve"> not</w:t>
      </w:r>
      <w:r w:rsidR="004C6053" w:rsidRPr="004C6053">
        <w:rPr>
          <w:rFonts w:cs="Calibri"/>
        </w:rPr>
        <w:t xml:space="preserve"> aligned with general human values, and will reach global domination probably via illegal covert operation including false flags</w:t>
      </w:r>
      <w:r w:rsidR="00D03066">
        <w:rPr>
          <w:rFonts w:cs="Calibri"/>
        </w:rPr>
        <w:t xml:space="preserve"> attacks</w:t>
      </w:r>
      <w:r w:rsidR="004C6053" w:rsidRPr="004C6053">
        <w:rPr>
          <w:rFonts w:cs="Calibri"/>
        </w:rPr>
        <w:t xml:space="preserve"> and terrorism.</w:t>
      </w:r>
    </w:p>
    <w:p w14:paraId="22D8C052" w14:textId="70482032" w:rsidR="00155304" w:rsidRDefault="00155304" w:rsidP="00155304">
      <w:pPr>
        <w:ind w:firstLine="720"/>
        <w:jc w:val="both"/>
        <w:rPr>
          <w:rFonts w:cs="Calibri"/>
        </w:rPr>
      </w:pPr>
      <w:r>
        <w:rPr>
          <w:rFonts w:cs="Calibri"/>
        </w:rPr>
        <w:t>It seems that this two approaches should be united, and some ideas exist:</w:t>
      </w:r>
    </w:p>
    <w:p w14:paraId="43CED181" w14:textId="669B7FB0" w:rsidR="00155304" w:rsidRDefault="00155304" w:rsidP="00155304">
      <w:pPr>
        <w:pStyle w:val="ListParagraph"/>
        <w:numPr>
          <w:ilvl w:val="0"/>
          <w:numId w:val="32"/>
        </w:numPr>
        <w:jc w:val="both"/>
        <w:rPr>
          <w:rFonts w:cs="Calibri"/>
        </w:rPr>
      </w:pPr>
      <w:r w:rsidRPr="00A7596B">
        <w:rPr>
          <w:rFonts w:cs="Calibri"/>
          <w:i/>
        </w:rPr>
        <w:t>Simple HLAI works as data crunching assistances inside NSI-AI</w:t>
      </w:r>
      <w:r>
        <w:rPr>
          <w:rFonts w:cs="Calibri"/>
        </w:rPr>
        <w:t>.</w:t>
      </w:r>
      <w:r w:rsidR="00F45D04">
        <w:rPr>
          <w:rFonts w:cs="Calibri"/>
        </w:rPr>
        <w:t xml:space="preserve"> Maybe they be will not be full AGI, but robotic brains with some natural language understanding, which could help accelerate search, communication, filtering, idea generation etc</w:t>
      </w:r>
      <w:r w:rsidR="000C265B">
        <w:rPr>
          <w:rFonts w:cs="Calibri"/>
        </w:rPr>
        <w:t>.</w:t>
      </w:r>
      <w:r w:rsidR="000820E1">
        <w:rPr>
          <w:rFonts w:cs="Calibri"/>
        </w:rPr>
        <w:t xml:space="preserve"> They are rather small addition inside communication lines which increase personal human capabilities and collaborative capabilities of the group.</w:t>
      </w:r>
    </w:p>
    <w:p w14:paraId="51544A7A" w14:textId="42927727" w:rsidR="004C6053" w:rsidRDefault="00F45D04" w:rsidP="00095E33">
      <w:pPr>
        <w:pStyle w:val="ListParagraph"/>
        <w:numPr>
          <w:ilvl w:val="0"/>
          <w:numId w:val="32"/>
        </w:numPr>
        <w:jc w:val="both"/>
        <w:rPr>
          <w:rFonts w:cs="Calibri"/>
        </w:rPr>
      </w:pPr>
      <w:r w:rsidRPr="00A7596B">
        <w:rPr>
          <w:rFonts w:cs="Calibri"/>
          <w:i/>
        </w:rPr>
        <w:t>HLAI as part of world model</w:t>
      </w:r>
      <w:r w:rsidR="00316A58" w:rsidRPr="00A7596B">
        <w:rPr>
          <w:rFonts w:cs="Calibri"/>
          <w:i/>
        </w:rPr>
        <w:t xml:space="preserve"> simulation</w:t>
      </w:r>
      <w:r w:rsidRPr="00A7596B">
        <w:rPr>
          <w:rFonts w:cs="Calibri"/>
          <w:i/>
        </w:rPr>
        <w:t>.</w:t>
      </w:r>
      <w:r w:rsidRPr="00095E33">
        <w:rPr>
          <w:rFonts w:cs="Calibri"/>
        </w:rPr>
        <w:t xml:space="preserve"> To win in world domination game one needs effective world model. If such finite world model is created, </w:t>
      </w:r>
      <w:r w:rsidR="000C265B" w:rsidRPr="00095E33">
        <w:rPr>
          <w:rFonts w:cs="Calibri"/>
        </w:rPr>
        <w:t xml:space="preserve">and is accurate, the systems like </w:t>
      </w:r>
      <w:proofErr w:type="spellStart"/>
      <w:r w:rsidR="000C265B" w:rsidRPr="00095E33">
        <w:rPr>
          <w:rFonts w:cs="Calibri"/>
          <w:i/>
        </w:rPr>
        <w:t>AlphaZero</w:t>
      </w:r>
      <w:proofErr w:type="spellEnd"/>
      <w:r w:rsidR="000C265B" w:rsidRPr="00095E33">
        <w:rPr>
          <w:rFonts w:cs="Calibri"/>
        </w:rPr>
        <w:t xml:space="preserve"> could find winning strategies, where small actions will have large consequences. The main problem here is principle uncertainty of the world which makes such planning difficult, but one-step planning (where plan is</w:t>
      </w:r>
      <w:r w:rsidR="00095E33" w:rsidRPr="00095E33">
        <w:rPr>
          <w:rFonts w:cs="Calibri"/>
        </w:rPr>
        <w:t xml:space="preserve"> not long chain of action of some mastermind but is</w:t>
      </w:r>
      <w:r w:rsidR="000C265B" w:rsidRPr="00095E33">
        <w:rPr>
          <w:rFonts w:cs="Calibri"/>
        </w:rPr>
        <w:t xml:space="preserve"> corrected after consequences of every action is possible</w:t>
      </w:r>
      <w:r w:rsidR="00095E33" w:rsidRPr="00095E33">
        <w:rPr>
          <w:rFonts w:cs="Calibri"/>
        </w:rPr>
        <w:t xml:space="preserve"> </w:t>
      </w:r>
      <w:r w:rsidR="00095E33" w:rsidRPr="00095E33">
        <w:rPr>
          <w:rFonts w:cs="Calibri"/>
        </w:rPr>
        <w:fldChar w:fldCharType="begin"/>
      </w:r>
      <w:r w:rsidR="00095E33" w:rsidRPr="00095E33">
        <w:rPr>
          <w:rFonts w:cs="Calibri"/>
        </w:rPr>
        <w:instrText xml:space="preserve"> ADDIN ZOTERO_ITEM CSL_CITATION {"citationID":"a1thppsrqnf","properties":{"formattedCitation":"(Sotala, 2017)","plainCitation":"(Sotala, 2017)","noteIndex":0},"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00095E33" w:rsidRPr="00095E33">
        <w:rPr>
          <w:rFonts w:cs="Calibri"/>
        </w:rPr>
        <w:fldChar w:fldCharType="separate"/>
      </w:r>
      <w:r w:rsidR="00095E33" w:rsidRPr="00095E33">
        <w:rPr>
          <w:rFonts w:cs="Calibri"/>
          <w:noProof/>
        </w:rPr>
        <w:t>(Sotala, 2017)</w:t>
      </w:r>
      <w:r w:rsidR="00095E33" w:rsidRPr="00095E33">
        <w:rPr>
          <w:rFonts w:cs="Calibri"/>
        </w:rPr>
        <w:fldChar w:fldCharType="end"/>
      </w:r>
      <w:r w:rsidR="00095E33" w:rsidRPr="00095E33">
        <w:rPr>
          <w:rFonts w:cs="Calibri"/>
        </w:rPr>
        <w:t xml:space="preserve">). </w:t>
      </w:r>
    </w:p>
    <w:p w14:paraId="0684872C" w14:textId="46A3EAA2" w:rsidR="000820E1" w:rsidRDefault="000820E1" w:rsidP="00095E33">
      <w:pPr>
        <w:pStyle w:val="ListParagraph"/>
        <w:numPr>
          <w:ilvl w:val="0"/>
          <w:numId w:val="32"/>
        </w:numPr>
        <w:jc w:val="both"/>
        <w:rPr>
          <w:rFonts w:cs="Calibri"/>
        </w:rPr>
      </w:pPr>
      <w:r>
        <w:rPr>
          <w:rFonts w:cs="Calibri"/>
          <w:i/>
        </w:rPr>
        <w:lastRenderedPageBreak/>
        <w:t xml:space="preserve">First KANSI or global brain is created inside NSI, </w:t>
      </w:r>
      <w:r w:rsidRPr="000820E1">
        <w:rPr>
          <w:rFonts w:cs="Calibri"/>
        </w:rPr>
        <w:t xml:space="preserve">using some principles of human brain architecture, and works as </w:t>
      </w:r>
      <w:r>
        <w:rPr>
          <w:rFonts w:cs="Calibri"/>
        </w:rPr>
        <w:t xml:space="preserve">an </w:t>
      </w:r>
      <w:r w:rsidRPr="000820E1">
        <w:rPr>
          <w:rFonts w:cs="Calibri"/>
        </w:rPr>
        <w:t>Or</w:t>
      </w:r>
      <w:r w:rsidR="00A42283">
        <w:rPr>
          <w:rFonts w:cs="Calibri"/>
        </w:rPr>
        <w:t>ac</w:t>
      </w:r>
      <w:r w:rsidRPr="000820E1">
        <w:rPr>
          <w:rFonts w:cs="Calibri"/>
        </w:rPr>
        <w:t>le AI and this provides the NSI with significant</w:t>
      </w:r>
      <w:r>
        <w:rPr>
          <w:rFonts w:cs="Calibri"/>
        </w:rPr>
        <w:t xml:space="preserve"> knowable</w:t>
      </w:r>
      <w:r w:rsidRPr="000820E1">
        <w:rPr>
          <w:rFonts w:cs="Calibri"/>
        </w:rPr>
        <w:t xml:space="preserve"> advantage over other data crunching organizations</w:t>
      </w:r>
      <w:r>
        <w:rPr>
          <w:rFonts w:cs="Calibri"/>
        </w:rPr>
        <w:t xml:space="preserve">. </w:t>
      </w:r>
    </w:p>
    <w:p w14:paraId="3FF7F062" w14:textId="7A0D762D" w:rsidR="00285417" w:rsidRDefault="00285417" w:rsidP="00095E33">
      <w:pPr>
        <w:pStyle w:val="ListParagraph"/>
        <w:numPr>
          <w:ilvl w:val="0"/>
          <w:numId w:val="32"/>
        </w:numPr>
        <w:jc w:val="both"/>
        <w:rPr>
          <w:rFonts w:cs="Calibri"/>
        </w:rPr>
      </w:pPr>
      <w:r>
        <w:rPr>
          <w:rFonts w:cs="Calibri"/>
          <w:i/>
        </w:rPr>
        <w:t>Secret human uploading project has been long underway somewhere in DARPA</w:t>
      </w:r>
      <w:r w:rsidR="00FA3D04">
        <w:rPr>
          <w:rFonts w:cs="Calibri"/>
          <w:i/>
        </w:rPr>
        <w:t xml:space="preserve">, </w:t>
      </w:r>
      <w:r w:rsidR="00FA3D04" w:rsidRPr="00FA3D04">
        <w:rPr>
          <w:rFonts w:cs="Calibri"/>
        </w:rPr>
        <w:t>and first upload will be a member of the military (may be not killed, but chosen from deadly ill group)</w:t>
      </w:r>
      <w:r w:rsidR="00FA3D04">
        <w:rPr>
          <w:rFonts w:cs="Calibri"/>
        </w:rPr>
        <w:t xml:space="preserve">. DARPA provided a lot of funding to </w:t>
      </w:r>
      <w:proofErr w:type="spellStart"/>
      <w:r w:rsidR="00FA3D04">
        <w:rPr>
          <w:rFonts w:cs="Calibri"/>
        </w:rPr>
        <w:t>neurointerfaces</w:t>
      </w:r>
      <w:proofErr w:type="spellEnd"/>
      <w:r w:rsidR="00FA3D04">
        <w:rPr>
          <w:rFonts w:cs="Calibri"/>
        </w:rPr>
        <w:t xml:space="preserve"> and </w:t>
      </w:r>
      <w:proofErr w:type="spellStart"/>
      <w:r w:rsidR="00FA3D04">
        <w:rPr>
          <w:rFonts w:cs="Calibri"/>
        </w:rPr>
        <w:t>neuromodeling</w:t>
      </w:r>
      <w:proofErr w:type="spellEnd"/>
      <w:r w:rsidR="00373FCD">
        <w:rPr>
          <w:rFonts w:cs="Calibri"/>
        </w:rPr>
        <w:t xml:space="preserve"> </w:t>
      </w:r>
      <w:r w:rsidR="00C27E77">
        <w:rPr>
          <w:rFonts w:cs="Calibri"/>
        </w:rPr>
        <w:fldChar w:fldCharType="begin"/>
      </w:r>
      <w:r w:rsidR="00C27E77">
        <w:rPr>
          <w:rFonts w:cs="Calibri"/>
        </w:rPr>
        <w:instrText xml:space="preserve"> ADDIN ZOTERO_ITEM CSL_CITATION {"citationID":"a1d2f4pcvpj","properties":{"formattedCitation":"(Hatmaker, 2017)","plainCitation":"(Hatmaker, 2017)","noteIndex":0},"citationItems":[{"id":7757,"uris":["http://zotero.org/users/3736454/items/G77NT83I"],"uri":["http://zotero.org/users/3736454/items/G77NT83I"],"itemData":{"id":7757,"type":"post-weblog","title":"DARPA awards $65 million to develop the perfect, tiny two-way brain-computer interface","container-title":"TechCrunch","abstract":"With $65 million in new funding, DARPA seeks to develop neural implants that make it possible for the human brain to speak directly to computer interfaces. As part of its Neural Engineering System Design (NESD) program, the agency will fund five academic research groups and one small San Jose-based…","URL":"http://social.techcrunch.com/2017/07/10/darpa-nesd-grants-paradromics/","language":"en-US","author":[{"family":"Hatmaker","given":"T"}],"issued":{"date-parts":[["2017",7,10]]},"accessed":{"date-parts":[["2018",3,26]]}}}],"schema":"https://github.com/citation-style-language/schema/raw/master/csl-citation.json"} </w:instrText>
      </w:r>
      <w:r w:rsidR="00C27E77">
        <w:rPr>
          <w:rFonts w:cs="Calibri"/>
        </w:rPr>
        <w:fldChar w:fldCharType="separate"/>
      </w:r>
      <w:r w:rsidR="00C27E77">
        <w:rPr>
          <w:rFonts w:cs="Calibri"/>
          <w:noProof/>
        </w:rPr>
        <w:t>(Hatmaker, 2017)</w:t>
      </w:r>
      <w:r w:rsidR="00C27E77">
        <w:rPr>
          <w:rFonts w:cs="Calibri"/>
        </w:rPr>
        <w:fldChar w:fldCharType="end"/>
      </w:r>
      <w:r w:rsidR="00727390">
        <w:rPr>
          <w:rFonts w:cs="Calibri"/>
        </w:rPr>
        <w:t xml:space="preserve">, </w:t>
      </w:r>
      <w:r w:rsidR="00727390">
        <w:rPr>
          <w:rFonts w:cs="Calibri"/>
        </w:rPr>
        <w:fldChar w:fldCharType="begin"/>
      </w:r>
      <w:r w:rsidR="00727390">
        <w:rPr>
          <w:rFonts w:cs="Calibri"/>
        </w:rPr>
        <w:instrText xml:space="preserve"> ADDIN ZOTERO_ITEM CSL_CITATION {"citationID":"a2evl9mn97l","properties":{"formattedCitation":"(Strickland, 2017)","plainCitation":"(Strickland, 2017)","noteIndex":0},"citationItems":[{"id":7759,"uris":["http://zotero.org/users/3736454/items/K3WYXQ5U"],"uri":["http://zotero.org/users/3736454/items/K3WYXQ5U"],"itemData":{"id":7759,"type":"webpage","title":"DARPA Wants Brain Implants That Record From 1 Million Neurons","container-title":"IEEE Spectrum: Technology, Engineering, and Science News","abstract":"In DARPA's new brain implant program, teams race to build functional prosthetics within four years","URL":"https://spectrum.ieee.org/the-human-os/biomedical/devices/darpa-wants-brain-implants-that-record-from-1-million-neurons","language":"en","author":[{"family":"Strickland","given":"Eliza"}],"issued":{"date-parts":[["2017",7,10]]},"accessed":{"date-parts":[["2018",3,26]]}}}],"schema":"https://github.com/citation-style-language/schema/raw/master/csl-citation.json"} </w:instrText>
      </w:r>
      <w:r w:rsidR="00727390">
        <w:rPr>
          <w:rFonts w:cs="Calibri"/>
        </w:rPr>
        <w:fldChar w:fldCharType="separate"/>
      </w:r>
      <w:r w:rsidR="00727390">
        <w:rPr>
          <w:rFonts w:cs="Calibri"/>
          <w:noProof/>
        </w:rPr>
        <w:t>(Strickland, 2017)</w:t>
      </w:r>
      <w:r w:rsidR="00727390">
        <w:rPr>
          <w:rFonts w:cs="Calibri"/>
        </w:rPr>
        <w:fldChar w:fldCharType="end"/>
      </w:r>
      <w:r w:rsidR="00727390">
        <w:rPr>
          <w:rFonts w:cs="Calibri"/>
        </w:rPr>
        <w:t>.</w:t>
      </w:r>
      <w:r w:rsidR="00FA3D04">
        <w:rPr>
          <w:rFonts w:cs="Calibri"/>
        </w:rPr>
        <w:t xml:space="preserve"> </w:t>
      </w:r>
    </w:p>
    <w:p w14:paraId="042A5EBE" w14:textId="2EC7C1B0" w:rsidR="00074565" w:rsidRPr="00FA3D04" w:rsidRDefault="00074565" w:rsidP="00095E33">
      <w:pPr>
        <w:pStyle w:val="ListParagraph"/>
        <w:numPr>
          <w:ilvl w:val="0"/>
          <w:numId w:val="32"/>
        </w:numPr>
        <w:jc w:val="both"/>
        <w:rPr>
          <w:rFonts w:cs="Calibri"/>
        </w:rPr>
      </w:pPr>
      <w:r>
        <w:rPr>
          <w:rFonts w:cs="Calibri"/>
          <w:i/>
        </w:rPr>
        <w:t xml:space="preserve">NSI-AI may steel </w:t>
      </w:r>
      <w:r w:rsidR="008B3B4D">
        <w:rPr>
          <w:rFonts w:cs="Calibri"/>
          <w:i/>
        </w:rPr>
        <w:t>other project design and run it on much stronger computers.</w:t>
      </w:r>
    </w:p>
    <w:p w14:paraId="46C27D4D" w14:textId="77777777" w:rsidR="004C6053" w:rsidRPr="004C6053" w:rsidRDefault="004C6053" w:rsidP="004C6053">
      <w:pPr>
        <w:jc w:val="both"/>
        <w:rPr>
          <w:rFonts w:cs="Calibri"/>
        </w:rPr>
      </w:pPr>
    </w:p>
    <w:p w14:paraId="77909DB1" w14:textId="77777777" w:rsidR="007C2E7F" w:rsidRDefault="007C2E7F" w:rsidP="00001DB0">
      <w:pPr>
        <w:jc w:val="both"/>
        <w:rPr>
          <w:rFonts w:cs="Calibri"/>
        </w:rPr>
      </w:pPr>
    </w:p>
    <w:p w14:paraId="6E630E77" w14:textId="37A2AE34" w:rsidR="00EB625C" w:rsidRPr="00DE0CA5" w:rsidRDefault="00EB625C" w:rsidP="00EB625C">
      <w:pPr>
        <w:pStyle w:val="Heading2"/>
        <w:jc w:val="both"/>
        <w:rPr>
          <w:rFonts w:ascii="Latin Modern Roman 10" w:hAnsi="Latin Modern Roman 10"/>
        </w:rPr>
      </w:pPr>
      <w:bookmarkStart w:id="35" w:name="_Toc510798251"/>
      <w:bookmarkStart w:id="36" w:name="_Toc1490539"/>
      <w:r w:rsidRPr="00DE0CA5">
        <w:rPr>
          <w:rFonts w:ascii="Latin Modern Roman 10" w:hAnsi="Latin Modern Roman 10"/>
        </w:rPr>
        <w:t>Narrow AI for human upload scaffolding</w:t>
      </w:r>
      <w:bookmarkEnd w:id="35"/>
      <w:bookmarkEnd w:id="36"/>
    </w:p>
    <w:p w14:paraId="692EE9C8" w14:textId="77777777" w:rsidR="00EB625C" w:rsidRPr="00DE0CA5" w:rsidRDefault="00EB625C" w:rsidP="00EB625C">
      <w:pPr>
        <w:jc w:val="both"/>
      </w:pPr>
      <w:r w:rsidRPr="00DE0CA5">
        <w:t xml:space="preserve">We could use narrow AI to compensate all failures modes of human upload and to steer its behavior in needed way. Large boxing system mainly to prevent AI self-improvement we described in the “Catching treacherous turn”. But most of ideas from it will be not needed in case of human upload. </w:t>
      </w:r>
    </w:p>
    <w:p w14:paraId="47CB95EA" w14:textId="77777777" w:rsidR="00EB625C" w:rsidRPr="00DE0CA5" w:rsidRDefault="00EB625C" w:rsidP="00EB625C">
      <w:pPr>
        <w:jc w:val="both"/>
      </w:pPr>
    </w:p>
    <w:p w14:paraId="6843204D" w14:textId="77777777" w:rsidR="00EB625C" w:rsidRPr="00DE0CA5" w:rsidRDefault="00EB625C" w:rsidP="00EB625C">
      <w:pPr>
        <w:jc w:val="both"/>
      </w:pPr>
      <w:r w:rsidRPr="00DE0CA5">
        <w:t>The functions of Narrow AI scaffold around human upload:</w:t>
      </w:r>
    </w:p>
    <w:p w14:paraId="723B1232" w14:textId="77777777" w:rsidR="00EB625C" w:rsidRPr="00DE0CA5" w:rsidRDefault="00EB625C" w:rsidP="00EB625C">
      <w:pPr>
        <w:pStyle w:val="ListParagraph"/>
        <w:numPr>
          <w:ilvl w:val="0"/>
          <w:numId w:val="9"/>
        </w:numPr>
        <w:jc w:val="both"/>
      </w:pPr>
      <w:r w:rsidRPr="00DE0CA5">
        <w:t>Record thought stream (for safety and backup)</w:t>
      </w:r>
    </w:p>
    <w:p w14:paraId="5F35FB67" w14:textId="77777777" w:rsidR="00EB625C" w:rsidRPr="00DE0CA5" w:rsidRDefault="00EB625C" w:rsidP="00EB625C">
      <w:pPr>
        <w:pStyle w:val="ListParagraph"/>
        <w:numPr>
          <w:ilvl w:val="0"/>
          <w:numId w:val="9"/>
        </w:numPr>
        <w:jc w:val="both"/>
      </w:pPr>
      <w:r w:rsidRPr="00DE0CA5">
        <w:t>Regulate emotions level (Upload should have some levels of emotions, or it will be non-human, but many human failure modes are associated with strong emotions, like attacks of anger.)</w:t>
      </w:r>
    </w:p>
    <w:p w14:paraId="34FA8658" w14:textId="77777777" w:rsidR="00EB625C" w:rsidRPr="00DE0CA5" w:rsidRDefault="00EB625C" w:rsidP="00EB625C">
      <w:pPr>
        <w:pStyle w:val="ListParagraph"/>
        <w:numPr>
          <w:ilvl w:val="0"/>
          <w:numId w:val="9"/>
        </w:numPr>
        <w:jc w:val="both"/>
      </w:pPr>
      <w:r w:rsidRPr="00DE0CA5">
        <w:t xml:space="preserve">Reward useful behavior. </w:t>
      </w:r>
    </w:p>
    <w:p w14:paraId="0A00B557" w14:textId="77777777" w:rsidR="00EB625C" w:rsidRPr="00DE0CA5" w:rsidRDefault="00EB625C" w:rsidP="00EB625C">
      <w:pPr>
        <w:pStyle w:val="ListParagraph"/>
        <w:numPr>
          <w:ilvl w:val="0"/>
          <w:numId w:val="9"/>
        </w:numPr>
        <w:jc w:val="both"/>
      </w:pPr>
      <w:r w:rsidRPr="00DE0CA5">
        <w:t>Detecting mental illnesses</w:t>
      </w:r>
    </w:p>
    <w:p w14:paraId="58397623" w14:textId="77777777" w:rsidR="00EB625C" w:rsidRPr="00DE0CA5" w:rsidRDefault="00EB625C" w:rsidP="00EB625C">
      <w:pPr>
        <w:pStyle w:val="ListParagraph"/>
        <w:numPr>
          <w:ilvl w:val="0"/>
          <w:numId w:val="9"/>
        </w:numPr>
        <w:jc w:val="both"/>
      </w:pPr>
      <w:r w:rsidRPr="00DE0CA5">
        <w:t xml:space="preserve">Prevent unauthorized access and copying. </w:t>
      </w:r>
    </w:p>
    <w:p w14:paraId="2F760B03" w14:textId="77777777" w:rsidR="00EB625C" w:rsidRDefault="00EB625C" w:rsidP="00EB625C">
      <w:pPr>
        <w:pStyle w:val="ListParagraph"/>
        <w:numPr>
          <w:ilvl w:val="0"/>
          <w:numId w:val="9"/>
        </w:numPr>
        <w:jc w:val="both"/>
      </w:pPr>
      <w:r w:rsidRPr="00DE0CA5">
        <w:t>Connection with Tools AI and databases</w:t>
      </w:r>
    </w:p>
    <w:p w14:paraId="59DEC4C4" w14:textId="77777777" w:rsidR="008863F0" w:rsidRDefault="008863F0" w:rsidP="008863F0">
      <w:pPr>
        <w:pStyle w:val="ListParagraph"/>
        <w:jc w:val="both"/>
      </w:pPr>
    </w:p>
    <w:p w14:paraId="35A9A411" w14:textId="522F7090" w:rsidR="00227030" w:rsidRPr="00F853F3" w:rsidRDefault="00227030" w:rsidP="00227030">
      <w:pPr>
        <w:pStyle w:val="Heading2"/>
      </w:pPr>
      <w:bookmarkStart w:id="37" w:name="_Toc511211478"/>
      <w:bookmarkStart w:id="38" w:name="_Toc1490540"/>
      <w:r w:rsidRPr="004C6053">
        <w:t>Combining human uploads and NSI-AI approaches</w:t>
      </w:r>
      <w:bookmarkEnd w:id="37"/>
      <w:bookmarkEnd w:id="38"/>
      <w:r w:rsidRPr="004C6053">
        <w:t xml:space="preserve"> </w:t>
      </w:r>
    </w:p>
    <w:p w14:paraId="4807E03D" w14:textId="77777777" w:rsidR="00227030" w:rsidRDefault="00227030" w:rsidP="00227030">
      <w:pPr>
        <w:ind w:firstLine="720"/>
        <w:jc w:val="both"/>
        <w:rPr>
          <w:rFonts w:cs="Calibri"/>
        </w:rPr>
      </w:pPr>
      <w:r w:rsidRPr="004C6053">
        <w:t>We explored two approaches where AI exist</w:t>
      </w:r>
      <w:r>
        <w:t>s</w:t>
      </w:r>
      <w:r w:rsidRPr="004C6053">
        <w:t xml:space="preserve"> and do</w:t>
      </w:r>
      <w:r>
        <w:t>es</w:t>
      </w:r>
      <w:r w:rsidRPr="004C6053">
        <w:t xml:space="preserve">n’t exist simultaneously: Human uploads based AI and secret intelligence organization of a superpower based AI (NSI-AI). The first is more technically difficult, but better, and </w:t>
      </w:r>
      <w:r w:rsidRPr="004C6053">
        <w:rPr>
          <w:rFonts w:cs="Calibri"/>
        </w:rPr>
        <w:t>NSI-AI is more realistic in near term, but seems to be less moral, as secret services are known not be</w:t>
      </w:r>
      <w:r>
        <w:rPr>
          <w:rFonts w:cs="Calibri"/>
        </w:rPr>
        <w:t xml:space="preserve"> not</w:t>
      </w:r>
      <w:r w:rsidRPr="004C6053">
        <w:rPr>
          <w:rFonts w:cs="Calibri"/>
        </w:rPr>
        <w:t xml:space="preserve"> aligned with general human values, and will reach global domination probably via illegal covert operation including false flags</w:t>
      </w:r>
      <w:r>
        <w:rPr>
          <w:rFonts w:cs="Calibri"/>
        </w:rPr>
        <w:t xml:space="preserve"> attacks</w:t>
      </w:r>
      <w:r w:rsidRPr="004C6053">
        <w:rPr>
          <w:rFonts w:cs="Calibri"/>
        </w:rPr>
        <w:t xml:space="preserve"> and terrorism.</w:t>
      </w:r>
    </w:p>
    <w:p w14:paraId="7132699C" w14:textId="77777777" w:rsidR="00227030" w:rsidRDefault="00227030" w:rsidP="00227030">
      <w:pPr>
        <w:ind w:firstLine="720"/>
        <w:jc w:val="both"/>
        <w:rPr>
          <w:rFonts w:cs="Calibri"/>
        </w:rPr>
      </w:pPr>
      <w:r>
        <w:rPr>
          <w:rFonts w:cs="Calibri"/>
        </w:rPr>
        <w:t>It seems that this two approaches should be united, and some ideas exist:</w:t>
      </w:r>
    </w:p>
    <w:p w14:paraId="360A83A1" w14:textId="77777777" w:rsidR="00227030" w:rsidRDefault="00227030" w:rsidP="00227030">
      <w:pPr>
        <w:pStyle w:val="ListParagraph"/>
        <w:numPr>
          <w:ilvl w:val="0"/>
          <w:numId w:val="32"/>
        </w:numPr>
        <w:jc w:val="both"/>
        <w:rPr>
          <w:rFonts w:cs="Calibri"/>
        </w:rPr>
      </w:pPr>
      <w:r w:rsidRPr="00A7596B">
        <w:rPr>
          <w:rFonts w:cs="Calibri"/>
          <w:i/>
        </w:rPr>
        <w:t>Simple HLAI works as data crunching assistances inside NSI-AI</w:t>
      </w:r>
      <w:r>
        <w:rPr>
          <w:rFonts w:cs="Calibri"/>
        </w:rPr>
        <w:t>. Maybe they be will not be full AGI, but robotic brains with some natural language understanding, which could help accelerate search, communication, filtering, idea generation etc. They are rather small addition inside communication lines which increase personal human capabilities and collaborative capabilities of the group.</w:t>
      </w:r>
    </w:p>
    <w:p w14:paraId="4C687800" w14:textId="77777777" w:rsidR="00227030" w:rsidRDefault="00227030" w:rsidP="00227030">
      <w:pPr>
        <w:pStyle w:val="ListParagraph"/>
        <w:numPr>
          <w:ilvl w:val="0"/>
          <w:numId w:val="32"/>
        </w:numPr>
        <w:jc w:val="both"/>
        <w:rPr>
          <w:rFonts w:cs="Calibri"/>
        </w:rPr>
      </w:pPr>
      <w:r w:rsidRPr="00A7596B">
        <w:rPr>
          <w:rFonts w:cs="Calibri"/>
          <w:i/>
        </w:rPr>
        <w:lastRenderedPageBreak/>
        <w:t>HLAI as part of world model simulation.</w:t>
      </w:r>
      <w:r w:rsidRPr="00095E33">
        <w:rPr>
          <w:rFonts w:cs="Calibri"/>
        </w:rPr>
        <w:t xml:space="preserve"> To win in world domination game one needs effective world model. If such finite world model is created, and is accurate, the systems like </w:t>
      </w:r>
      <w:proofErr w:type="spellStart"/>
      <w:r w:rsidRPr="00095E33">
        <w:rPr>
          <w:rFonts w:cs="Calibri"/>
          <w:i/>
        </w:rPr>
        <w:t>AlphaZero</w:t>
      </w:r>
      <w:proofErr w:type="spellEnd"/>
      <w:r w:rsidRPr="00095E33">
        <w:rPr>
          <w:rFonts w:cs="Calibri"/>
        </w:rPr>
        <w:t xml:space="preserve"> could find winning strategies, where small actions will have large consequences. The main problem here is principle uncertainty of the world which makes such planning difficult, but one-step planning (where plan is not long chain of action of some mastermind but is corrected after consequences of every action is possible </w:t>
      </w:r>
      <w:r w:rsidRPr="00095E33">
        <w:rPr>
          <w:rFonts w:cs="Calibri"/>
        </w:rPr>
        <w:fldChar w:fldCharType="begin"/>
      </w:r>
      <w:r w:rsidRPr="00095E33">
        <w:rPr>
          <w:rFonts w:cs="Calibri"/>
        </w:rPr>
        <w:instrText xml:space="preserve"> ADDIN ZOTERO_ITEM CSL_CITATION {"citationID":"a1thppsrqnf","properties":{"formattedCitation":"(Sotala, 2017)","plainCitation":"(Sotala, 2017)","noteIndex":0},"citationItems":[{"id":3568,"uris":["http://zotero.org/users/3736454/items/ZP8EVFWP"],"uri":["http://zotero.org/users/3736454/items/ZP8EVFWP"],"itemData":{"id":3568,"type":"article-journal","title":"How feasible is the rapid development of artificial superintelligence?","container-title":"Physica Scripta","volume":"92","issue":"11","DOI":"10.1088/1402-4896/aa90e8","author":[{"family":"Sotala","given":"K."}],"issued":{"date-parts":[["2017"]]}}}],"schema":"https://github.com/citation-style-language/schema/raw/master/csl-citation.json"} </w:instrText>
      </w:r>
      <w:r w:rsidRPr="00095E33">
        <w:rPr>
          <w:rFonts w:cs="Calibri"/>
        </w:rPr>
        <w:fldChar w:fldCharType="separate"/>
      </w:r>
      <w:r w:rsidRPr="00095E33">
        <w:rPr>
          <w:rFonts w:cs="Calibri"/>
          <w:noProof/>
        </w:rPr>
        <w:t>(Sotala, 2017)</w:t>
      </w:r>
      <w:r w:rsidRPr="00095E33">
        <w:rPr>
          <w:rFonts w:cs="Calibri"/>
        </w:rPr>
        <w:fldChar w:fldCharType="end"/>
      </w:r>
      <w:r w:rsidRPr="00095E33">
        <w:rPr>
          <w:rFonts w:cs="Calibri"/>
        </w:rPr>
        <w:t xml:space="preserve">). </w:t>
      </w:r>
    </w:p>
    <w:p w14:paraId="5ED080E6" w14:textId="77777777" w:rsidR="00227030" w:rsidRDefault="00227030" w:rsidP="00227030">
      <w:pPr>
        <w:pStyle w:val="ListParagraph"/>
        <w:numPr>
          <w:ilvl w:val="0"/>
          <w:numId w:val="32"/>
        </w:numPr>
        <w:jc w:val="both"/>
        <w:rPr>
          <w:rFonts w:cs="Calibri"/>
        </w:rPr>
      </w:pPr>
      <w:r>
        <w:rPr>
          <w:rFonts w:cs="Calibri"/>
          <w:i/>
        </w:rPr>
        <w:t xml:space="preserve">First KANSI or global brain is created inside NSI, </w:t>
      </w:r>
      <w:r w:rsidRPr="000820E1">
        <w:rPr>
          <w:rFonts w:cs="Calibri"/>
        </w:rPr>
        <w:t xml:space="preserve">using some principles of human brain architecture, and works as </w:t>
      </w:r>
      <w:r>
        <w:rPr>
          <w:rFonts w:cs="Calibri"/>
        </w:rPr>
        <w:t xml:space="preserve">an </w:t>
      </w:r>
      <w:r w:rsidRPr="000820E1">
        <w:rPr>
          <w:rFonts w:cs="Calibri"/>
        </w:rPr>
        <w:t>Or</w:t>
      </w:r>
      <w:r>
        <w:rPr>
          <w:rFonts w:cs="Calibri"/>
        </w:rPr>
        <w:t>ac</w:t>
      </w:r>
      <w:r w:rsidRPr="000820E1">
        <w:rPr>
          <w:rFonts w:cs="Calibri"/>
        </w:rPr>
        <w:t>le AI and this provides the NSI with significant</w:t>
      </w:r>
      <w:r>
        <w:rPr>
          <w:rFonts w:cs="Calibri"/>
        </w:rPr>
        <w:t xml:space="preserve"> knowable</w:t>
      </w:r>
      <w:r w:rsidRPr="000820E1">
        <w:rPr>
          <w:rFonts w:cs="Calibri"/>
        </w:rPr>
        <w:t xml:space="preserve"> advantage over other data crunching organizations</w:t>
      </w:r>
      <w:r>
        <w:rPr>
          <w:rFonts w:cs="Calibri"/>
        </w:rPr>
        <w:t xml:space="preserve">. </w:t>
      </w:r>
    </w:p>
    <w:p w14:paraId="7FEDDCC7" w14:textId="77777777" w:rsidR="00227030" w:rsidRDefault="00227030" w:rsidP="00227030">
      <w:pPr>
        <w:pStyle w:val="ListParagraph"/>
        <w:numPr>
          <w:ilvl w:val="0"/>
          <w:numId w:val="32"/>
        </w:numPr>
        <w:jc w:val="both"/>
        <w:rPr>
          <w:rFonts w:cs="Calibri"/>
        </w:rPr>
      </w:pPr>
      <w:r>
        <w:rPr>
          <w:rFonts w:cs="Calibri"/>
          <w:i/>
        </w:rPr>
        <w:t xml:space="preserve">Secret human uploading project has been long underway somewhere in DARPA, </w:t>
      </w:r>
      <w:r w:rsidRPr="00FA3D04">
        <w:rPr>
          <w:rFonts w:cs="Calibri"/>
        </w:rPr>
        <w:t>and first upload will be a member of the military (may be not killed, but chosen from deadly ill group)</w:t>
      </w:r>
      <w:r>
        <w:rPr>
          <w:rFonts w:cs="Calibri"/>
        </w:rPr>
        <w:t xml:space="preserve">. DARPA provided a lot of funding to </w:t>
      </w:r>
      <w:proofErr w:type="spellStart"/>
      <w:r>
        <w:rPr>
          <w:rFonts w:cs="Calibri"/>
        </w:rPr>
        <w:t>neurointerfaces</w:t>
      </w:r>
      <w:proofErr w:type="spellEnd"/>
      <w:r>
        <w:rPr>
          <w:rFonts w:cs="Calibri"/>
        </w:rPr>
        <w:t xml:space="preserve"> and </w:t>
      </w:r>
      <w:proofErr w:type="spellStart"/>
      <w:r>
        <w:rPr>
          <w:rFonts w:cs="Calibri"/>
        </w:rPr>
        <w:t>neuromodeling</w:t>
      </w:r>
      <w:proofErr w:type="spellEnd"/>
      <w:r>
        <w:rPr>
          <w:rFonts w:cs="Calibri"/>
        </w:rPr>
        <w:t xml:space="preserve"> </w:t>
      </w:r>
      <w:r>
        <w:rPr>
          <w:rFonts w:cs="Calibri"/>
        </w:rPr>
        <w:fldChar w:fldCharType="begin"/>
      </w:r>
      <w:r>
        <w:rPr>
          <w:rFonts w:cs="Calibri"/>
        </w:rPr>
        <w:instrText xml:space="preserve"> ADDIN ZOTERO_ITEM CSL_CITATION {"citationID":"a1d2f4pcvpj","properties":{"formattedCitation":"(Hatmaker, 2017)","plainCitation":"(Hatmaker, 2017)","noteIndex":0},"citationItems":[{"id":7757,"uris":["http://zotero.org/users/3736454/items/G77NT83I"],"uri":["http://zotero.org/users/3736454/items/G77NT83I"],"itemData":{"id":7757,"type":"post-weblog","title":"DARPA awards $65 million to develop the perfect, tiny two-way brain-computer interface","container-title":"TechCrunch","abstract":"With $65 million in new funding, DARPA seeks to develop neural implants that make it possible for the human brain to speak directly to computer interfaces. As part of its Neural Engineering System Design (NESD) program, the agency will fund five academic research groups and one small San Jose-based…","URL":"http://social.techcrunch.com/2017/07/10/darpa-nesd-grants-paradromics/","language":"en-US","author":[{"family":"Hatmaker","given":"T"}],"issued":{"date-parts":[["2017",7,10]]},"accessed":{"date-parts":[["2018",3,26]]}}}],"schema":"https://github.com/citation-style-language/schema/raw/master/csl-citation.json"} </w:instrText>
      </w:r>
      <w:r>
        <w:rPr>
          <w:rFonts w:cs="Calibri"/>
        </w:rPr>
        <w:fldChar w:fldCharType="separate"/>
      </w:r>
      <w:r>
        <w:rPr>
          <w:rFonts w:cs="Calibri"/>
          <w:noProof/>
        </w:rPr>
        <w:t>(Hatmaker, 2017)</w:t>
      </w:r>
      <w:r>
        <w:rPr>
          <w:rFonts w:cs="Calibri"/>
        </w:rPr>
        <w:fldChar w:fldCharType="end"/>
      </w:r>
      <w:r>
        <w:rPr>
          <w:rFonts w:cs="Calibri"/>
        </w:rPr>
        <w:t xml:space="preserve">, </w:t>
      </w:r>
      <w:r>
        <w:rPr>
          <w:rFonts w:cs="Calibri"/>
        </w:rPr>
        <w:fldChar w:fldCharType="begin"/>
      </w:r>
      <w:r>
        <w:rPr>
          <w:rFonts w:cs="Calibri"/>
        </w:rPr>
        <w:instrText xml:space="preserve"> ADDIN ZOTERO_ITEM CSL_CITATION {"citationID":"a2evl9mn97l","properties":{"formattedCitation":"(Strickland, 2017)","plainCitation":"(Strickland, 2017)","noteIndex":0},"citationItems":[{"id":7759,"uris":["http://zotero.org/users/3736454/items/K3WYXQ5U"],"uri":["http://zotero.org/users/3736454/items/K3WYXQ5U"],"itemData":{"id":7759,"type":"webpage","title":"DARPA Wants Brain Implants That Record From 1 Million Neurons","container-title":"IEEE Spectrum: Technology, Engineering, and Science News","abstract":"In DARPA's new brain implant program, teams race to build functional prosthetics within four years","URL":"https://spectrum.ieee.org/the-human-os/biomedical/devices/darpa-wants-brain-implants-that-record-from-1-million-neurons","language":"en","author":[{"family":"Strickland","given":"Eliza"}],"issued":{"date-parts":[["2017",7,10]]},"accessed":{"date-parts":[["2018",3,26]]}}}],"schema":"https://github.com/citation-style-language/schema/raw/master/csl-citation.json"} </w:instrText>
      </w:r>
      <w:r>
        <w:rPr>
          <w:rFonts w:cs="Calibri"/>
        </w:rPr>
        <w:fldChar w:fldCharType="separate"/>
      </w:r>
      <w:r>
        <w:rPr>
          <w:rFonts w:cs="Calibri"/>
          <w:noProof/>
        </w:rPr>
        <w:t>(Strickland, 2017)</w:t>
      </w:r>
      <w:r>
        <w:rPr>
          <w:rFonts w:cs="Calibri"/>
        </w:rPr>
        <w:fldChar w:fldCharType="end"/>
      </w:r>
      <w:r>
        <w:rPr>
          <w:rFonts w:cs="Calibri"/>
        </w:rPr>
        <w:t xml:space="preserve">. </w:t>
      </w:r>
    </w:p>
    <w:p w14:paraId="1C00AFE7" w14:textId="633BCDB4" w:rsidR="00227030" w:rsidRPr="00DE0CA5" w:rsidRDefault="00227030" w:rsidP="00227030">
      <w:pPr>
        <w:jc w:val="both"/>
      </w:pPr>
      <w:r>
        <w:rPr>
          <w:rFonts w:cs="Calibri"/>
          <w:i/>
        </w:rPr>
        <w:t>NSI-AI may steel other project design and run it on much stronger computers</w:t>
      </w:r>
    </w:p>
    <w:p w14:paraId="28186CF2" w14:textId="77777777" w:rsidR="002B1846" w:rsidRDefault="002B1846" w:rsidP="00001DB0">
      <w:pPr>
        <w:jc w:val="both"/>
        <w:rPr>
          <w:rFonts w:cs="Calibri"/>
        </w:rPr>
      </w:pPr>
    </w:p>
    <w:p w14:paraId="15AB1BEF" w14:textId="096D6E21" w:rsidR="002D5246" w:rsidRDefault="00DC787C" w:rsidP="00692903">
      <w:pPr>
        <w:pStyle w:val="Heading1"/>
        <w:jc w:val="both"/>
        <w:rPr>
          <w:rFonts w:ascii="Latin Modern Roman 10" w:hAnsi="Latin Modern Roman 10"/>
        </w:rPr>
      </w:pPr>
      <w:bookmarkStart w:id="39" w:name="_Toc510798252"/>
      <w:bookmarkStart w:id="40" w:name="_Toc1490541"/>
      <w:bookmarkStart w:id="41" w:name="_GoBack"/>
      <w:bookmarkEnd w:id="41"/>
      <w:r>
        <w:rPr>
          <w:rFonts w:ascii="Latin Modern Roman 10" w:hAnsi="Latin Modern Roman 10"/>
        </w:rPr>
        <w:t>7</w:t>
      </w:r>
      <w:r w:rsidR="00751C13" w:rsidRPr="00DE0CA5">
        <w:rPr>
          <w:rFonts w:ascii="Latin Modern Roman 10" w:hAnsi="Latin Modern Roman 10"/>
        </w:rPr>
        <w:t>. Conclusion.</w:t>
      </w:r>
      <w:bookmarkEnd w:id="39"/>
      <w:bookmarkEnd w:id="40"/>
      <w:r w:rsidR="00751C13" w:rsidRPr="00DE0CA5">
        <w:rPr>
          <w:rFonts w:ascii="Latin Modern Roman 10" w:hAnsi="Latin Modern Roman 10"/>
        </w:rPr>
        <w:t xml:space="preserve"> </w:t>
      </w:r>
    </w:p>
    <w:p w14:paraId="34B2DA4C" w14:textId="77777777" w:rsidR="00692903" w:rsidRDefault="00692903" w:rsidP="00692903"/>
    <w:p w14:paraId="710378A6" w14:textId="1744D04A" w:rsidR="00300B26" w:rsidRDefault="00776C80" w:rsidP="00692903">
      <w:r>
        <w:t xml:space="preserve">If we have a lot of time, the way to AGI through human uploads may have significant safety advantage, as uncontrollable intelligence explosion is unlikely and result is intrinsically safe. The main question is how to but this time. </w:t>
      </w:r>
    </w:p>
    <w:p w14:paraId="5BC33D6F" w14:textId="77777777" w:rsidR="00776C80" w:rsidRDefault="00776C80" w:rsidP="00692903"/>
    <w:p w14:paraId="5098F6E7" w14:textId="36EA7625" w:rsidR="00776C80" w:rsidRPr="00692903" w:rsidRDefault="00776C80" w:rsidP="00692903">
      <w:r>
        <w:t>We could reach it either by slowing down other ways to AGI via AI police and other drastic control measures, or via significant acceleration of human brain scanning and neural probe technologies.</w:t>
      </w:r>
    </w:p>
    <w:p w14:paraId="3668BFE2" w14:textId="6B961971" w:rsidR="00C956BA" w:rsidRPr="000714B2" w:rsidRDefault="00C956BA" w:rsidP="00285849">
      <w:pPr>
        <w:pStyle w:val="Heading1"/>
        <w:jc w:val="both"/>
        <w:rPr>
          <w:rFonts w:ascii="Latin Modern Roman 10" w:hAnsi="Latin Modern Roman 10"/>
        </w:rPr>
      </w:pPr>
      <w:bookmarkStart w:id="42" w:name="_Toc510798253"/>
      <w:bookmarkStart w:id="43" w:name="_Toc1490542"/>
      <w:r w:rsidRPr="00DE0CA5">
        <w:rPr>
          <w:rFonts w:ascii="Latin Modern Roman 10" w:hAnsi="Latin Modern Roman 10"/>
        </w:rPr>
        <w:t>References</w:t>
      </w:r>
      <w:bookmarkEnd w:id="42"/>
      <w:bookmarkEnd w:id="43"/>
      <w:r w:rsidRPr="000714B2">
        <w:rPr>
          <w:rFonts w:ascii="Latin Modern Roman 10" w:hAnsi="Latin Modern Roman 10"/>
        </w:rPr>
        <w:t xml:space="preserve"> </w:t>
      </w:r>
    </w:p>
    <w:p w14:paraId="1E38F257" w14:textId="77777777" w:rsidR="00412FCF" w:rsidRPr="00412FCF" w:rsidRDefault="00851420" w:rsidP="00412FCF">
      <w:pPr>
        <w:pStyle w:val="Bibliography"/>
      </w:pPr>
      <w:r>
        <w:rPr>
          <w:rFonts w:cs="Times"/>
          <w:lang w:val="ru-RU"/>
        </w:rPr>
        <w:fldChar w:fldCharType="begin"/>
      </w:r>
      <w:r w:rsidRPr="00851420">
        <w:rPr>
          <w:rFonts w:cs="Times"/>
        </w:rPr>
        <w:instrText xml:space="preserve"> ADDIN ZOTERO_BIBL {"custom":[]} CSL_BIBLIOGRAPHY </w:instrText>
      </w:r>
      <w:r>
        <w:rPr>
          <w:rFonts w:cs="Times"/>
          <w:lang w:val="ru-RU"/>
        </w:rPr>
        <w:fldChar w:fldCharType="separate"/>
      </w:r>
      <w:r w:rsidR="00412FCF" w:rsidRPr="00412FCF">
        <w:t>AlexMennen. (2017). Existential risk from AI without an intelligence explosion. Retrieved from http://lesswrong.com/lw/p28/existential_risk_from_ai_without_an_intelligence/</w:t>
      </w:r>
    </w:p>
    <w:p w14:paraId="09B5A79C" w14:textId="77777777" w:rsidR="00412FCF" w:rsidRPr="00412FCF" w:rsidRDefault="00412FCF" w:rsidP="00412FCF">
      <w:pPr>
        <w:pStyle w:val="Bibliography"/>
      </w:pPr>
      <w:r w:rsidRPr="00412FCF">
        <w:t xml:space="preserve">Altshuller, G. S. (1999). </w:t>
      </w:r>
      <w:r w:rsidRPr="00412FCF">
        <w:rPr>
          <w:i/>
          <w:iCs/>
        </w:rPr>
        <w:t>The innovation algorithm: TRIZ, systematic innovation and technical creativity</w:t>
      </w:r>
      <w:r w:rsidRPr="00412FCF">
        <w:t>. Technical Innovation Center, Inc.</w:t>
      </w:r>
    </w:p>
    <w:p w14:paraId="18EBC166" w14:textId="77777777" w:rsidR="00412FCF" w:rsidRPr="00412FCF" w:rsidRDefault="00412FCF" w:rsidP="00412FCF">
      <w:pPr>
        <w:pStyle w:val="Bibliography"/>
      </w:pPr>
      <w:r w:rsidRPr="00412FCF">
        <w:t xml:space="preserve">Bostrom, N. (2014). </w:t>
      </w:r>
      <w:r w:rsidRPr="00412FCF">
        <w:rPr>
          <w:i/>
          <w:iCs/>
        </w:rPr>
        <w:t>Superintelligence</w:t>
      </w:r>
      <w:r w:rsidRPr="00412FCF">
        <w:t>. Oxford: Oxford University Press.</w:t>
      </w:r>
    </w:p>
    <w:p w14:paraId="27672299" w14:textId="77777777" w:rsidR="00412FCF" w:rsidRPr="00412FCF" w:rsidRDefault="00412FCF" w:rsidP="00412FCF">
      <w:pPr>
        <w:pStyle w:val="Bibliography"/>
      </w:pPr>
      <w:r w:rsidRPr="00412FCF">
        <w:lastRenderedPageBreak/>
        <w:t>Christiano, P. (2016). Prosaic AI alignment. Retrieved from https://ai-alignment.com/prosaic-ai-control-b959644d79c2</w:t>
      </w:r>
    </w:p>
    <w:p w14:paraId="3AA7186E" w14:textId="77777777" w:rsidR="00412FCF" w:rsidRPr="00412FCF" w:rsidRDefault="00412FCF" w:rsidP="00412FCF">
      <w:pPr>
        <w:pStyle w:val="Bibliography"/>
      </w:pPr>
      <w:r w:rsidRPr="00412FCF">
        <w:t xml:space="preserve">Eth, D. (2017). The Technological Landscape Affecting Artificial General Intelligence and the Importance of Nanoscale Neural Probes. </w:t>
      </w:r>
      <w:r w:rsidRPr="00412FCF">
        <w:rPr>
          <w:i/>
          <w:iCs/>
        </w:rPr>
        <w:t>Informatica</w:t>
      </w:r>
      <w:r w:rsidRPr="00412FCF">
        <w:t xml:space="preserve">, </w:t>
      </w:r>
      <w:r w:rsidRPr="00412FCF">
        <w:rPr>
          <w:i/>
          <w:iCs/>
        </w:rPr>
        <w:t>41</w:t>
      </w:r>
      <w:r w:rsidRPr="00412FCF">
        <w:t>(4).</w:t>
      </w:r>
    </w:p>
    <w:p w14:paraId="37610D6D" w14:textId="77777777" w:rsidR="00412FCF" w:rsidRPr="00412FCF" w:rsidRDefault="00412FCF" w:rsidP="00412FCF">
      <w:pPr>
        <w:pStyle w:val="Bibliography"/>
      </w:pPr>
      <w:r w:rsidRPr="00412FCF">
        <w:t>gwern. (2011, September 20). The Neural Net Tank Urban Legend - Gwern.net. Retrieved March 27, 2018, from https://www.gwern.net/Tanks</w:t>
      </w:r>
    </w:p>
    <w:p w14:paraId="214CE3CB" w14:textId="77777777" w:rsidR="00412FCF" w:rsidRPr="00412FCF" w:rsidRDefault="00412FCF" w:rsidP="00412FCF">
      <w:pPr>
        <w:pStyle w:val="Bibliography"/>
      </w:pPr>
      <w:r w:rsidRPr="00412FCF">
        <w:t xml:space="preserve">Hanson, R. (2016). </w:t>
      </w:r>
      <w:r w:rsidRPr="00412FCF">
        <w:rPr>
          <w:i/>
          <w:iCs/>
        </w:rPr>
        <w:t>The Age of Em: Work, Love, and Life when Robots Rule the Earth</w:t>
      </w:r>
      <w:r w:rsidRPr="00412FCF">
        <w:t>. Oxford University Press.</w:t>
      </w:r>
    </w:p>
    <w:p w14:paraId="1DCBAA61" w14:textId="77777777" w:rsidR="00412FCF" w:rsidRPr="00412FCF" w:rsidRDefault="00412FCF" w:rsidP="00412FCF">
      <w:pPr>
        <w:pStyle w:val="Bibliography"/>
      </w:pPr>
      <w:r w:rsidRPr="00412FCF">
        <w:t>Hatmaker, T. (2017, July 10). DARPA awards $65 million to develop the perfect, tiny two-way brain-computer interface. Retrieved March 26, 2018, from http://social.techcrunch.com/2017/07/10/darpa-nesd-grants-paradromics/</w:t>
      </w:r>
    </w:p>
    <w:p w14:paraId="29541798" w14:textId="77777777" w:rsidR="00412FCF" w:rsidRPr="00412FCF" w:rsidRDefault="00412FCF" w:rsidP="00412FCF">
      <w:pPr>
        <w:pStyle w:val="Bibliography"/>
      </w:pPr>
      <w:r w:rsidRPr="00412FCF">
        <w:t xml:space="preserve">Kelley, D. J., &amp; Waser, M. R. (2016). Implementing a Seed Safe/Moral Motivational System with the Independent Core Observer Model (ICOM). </w:t>
      </w:r>
      <w:r w:rsidRPr="00412FCF">
        <w:rPr>
          <w:i/>
          <w:iCs/>
        </w:rPr>
        <w:t>Procedia Computer Science</w:t>
      </w:r>
      <w:r w:rsidRPr="00412FCF">
        <w:t xml:space="preserve">, </w:t>
      </w:r>
      <w:r w:rsidRPr="00412FCF">
        <w:rPr>
          <w:i/>
          <w:iCs/>
        </w:rPr>
        <w:t>88</w:t>
      </w:r>
      <w:r w:rsidRPr="00412FCF">
        <w:t>, 125–130. https://doi.org/10.1016/j.procs.2016.07.415</w:t>
      </w:r>
    </w:p>
    <w:p w14:paraId="1A19D938" w14:textId="77777777" w:rsidR="00412FCF" w:rsidRPr="00412FCF" w:rsidRDefault="00412FCF" w:rsidP="00412FCF">
      <w:pPr>
        <w:pStyle w:val="Bibliography"/>
      </w:pPr>
      <w:r w:rsidRPr="00412FCF">
        <w:t>Krakovna, V. (2015, November 30). Risks from general artificial intelligence without an intelligence explosion. Retrieved March 25, 2018, from https://vkrakovna.wordpress.com/2015/11/29/ai-risk-without-an-intelligence-explosion/</w:t>
      </w:r>
    </w:p>
    <w:p w14:paraId="6CAEF941" w14:textId="77777777" w:rsidR="00412FCF" w:rsidRPr="00412FCF" w:rsidRDefault="00412FCF" w:rsidP="00412FCF">
      <w:pPr>
        <w:pStyle w:val="Bibliography"/>
      </w:pPr>
      <w:r w:rsidRPr="00412FCF">
        <w:t>Mennen, A. (2016). Superintelligence via whole brain emulation. Retrieved March 25, 2018, from /posts/jMKZKc2GiFGegRXvN/superintelligence-via-whole-brain-emulation</w:t>
      </w:r>
    </w:p>
    <w:p w14:paraId="0F9D307F" w14:textId="77777777" w:rsidR="00412FCF" w:rsidRPr="00412FCF" w:rsidRDefault="00412FCF" w:rsidP="00412FCF">
      <w:pPr>
        <w:pStyle w:val="Bibliography"/>
      </w:pPr>
      <w:r w:rsidRPr="00412FCF">
        <w:lastRenderedPageBreak/>
        <w:t>Salamon, A., &amp; Muehlhauser, L. (2011). Singularity Summit 2011 Workshop Report. Retrieved from https://intelligence.org/files/SS11Workshop.pdf</w:t>
      </w:r>
    </w:p>
    <w:p w14:paraId="1C5A319C" w14:textId="77777777" w:rsidR="00412FCF" w:rsidRPr="00412FCF" w:rsidRDefault="00412FCF" w:rsidP="00412FCF">
      <w:pPr>
        <w:pStyle w:val="Bibliography"/>
      </w:pPr>
      <w:r w:rsidRPr="00412FCF">
        <w:t>Salamon, A., &amp; Shulman, C. (2011). Whole Brain Emulation, as a platform for creating safe AGI. MIRI. Retrieved from http://slideplayer.com/slide/6079210/</w:t>
      </w:r>
    </w:p>
    <w:p w14:paraId="4B2DED5C" w14:textId="77777777" w:rsidR="00412FCF" w:rsidRPr="00412FCF" w:rsidRDefault="00412FCF" w:rsidP="00412FCF">
      <w:pPr>
        <w:pStyle w:val="Bibliography"/>
      </w:pPr>
      <w:r w:rsidRPr="00412FCF">
        <w:t>Sotala, K. (2016). Decisive Strategic Advantage without a Hard Takeoff. Retrieved from http://kajsotala.fi/2016/04/decisive-strategic-advantage-without-a-hard-takeoff/#comments</w:t>
      </w:r>
    </w:p>
    <w:p w14:paraId="3BF7CB66" w14:textId="77777777" w:rsidR="00412FCF" w:rsidRPr="00412FCF" w:rsidRDefault="00412FCF" w:rsidP="00412FCF">
      <w:pPr>
        <w:pStyle w:val="Bibliography"/>
      </w:pPr>
      <w:r w:rsidRPr="00412FCF">
        <w:t xml:space="preserve">Sotala, K. (2017). How feasible is the rapid development of artificial superintelligence? </w:t>
      </w:r>
      <w:r w:rsidRPr="00412FCF">
        <w:rPr>
          <w:i/>
          <w:iCs/>
        </w:rPr>
        <w:t>Physica Scripta</w:t>
      </w:r>
      <w:r w:rsidRPr="00412FCF">
        <w:t xml:space="preserve">, </w:t>
      </w:r>
      <w:r w:rsidRPr="00412FCF">
        <w:rPr>
          <w:i/>
          <w:iCs/>
        </w:rPr>
        <w:t>92</w:t>
      </w:r>
      <w:r w:rsidRPr="00412FCF">
        <w:t>(11). https://doi.org/10.1088/1402-4896/aa90e8</w:t>
      </w:r>
    </w:p>
    <w:p w14:paraId="2C42CDE4" w14:textId="77777777" w:rsidR="00412FCF" w:rsidRPr="00412FCF" w:rsidRDefault="00412FCF" w:rsidP="00412FCF">
      <w:pPr>
        <w:pStyle w:val="Bibliography"/>
      </w:pPr>
      <w:r w:rsidRPr="00412FCF">
        <w:t xml:space="preserve">Sotala, K., &amp; Valpola, H. (2012). Coalescing minds: brain uploading-related group mind scenarios. </w:t>
      </w:r>
      <w:r w:rsidRPr="00412FCF">
        <w:rPr>
          <w:i/>
          <w:iCs/>
        </w:rPr>
        <w:t>International Journal of Machine Consciousness</w:t>
      </w:r>
      <w:r w:rsidRPr="00412FCF">
        <w:t xml:space="preserve">, </w:t>
      </w:r>
      <w:r w:rsidRPr="00412FCF">
        <w:rPr>
          <w:i/>
          <w:iCs/>
        </w:rPr>
        <w:t>4</w:t>
      </w:r>
      <w:r w:rsidRPr="00412FCF">
        <w:t>(01), 293–312.</w:t>
      </w:r>
    </w:p>
    <w:p w14:paraId="19E16265" w14:textId="77777777" w:rsidR="00412FCF" w:rsidRPr="00412FCF" w:rsidRDefault="00412FCF" w:rsidP="00412FCF">
      <w:pPr>
        <w:pStyle w:val="Bibliography"/>
      </w:pPr>
      <w:r w:rsidRPr="00412FCF">
        <w:t>Strickland, E. (2017, July 10). DARPA Wants Brain Implants That Record From 1 Million Neurons. Retrieved March 26, 2018, from https://spectrum.ieee.org/the-human-os/biomedical/devices/darpa-wants-brain-implants-that-record-from-1-million-neurons</w:t>
      </w:r>
    </w:p>
    <w:p w14:paraId="768889DD" w14:textId="77777777" w:rsidR="00412FCF" w:rsidRPr="00412FCF" w:rsidRDefault="00412FCF" w:rsidP="00412FCF">
      <w:pPr>
        <w:pStyle w:val="Bibliography"/>
      </w:pPr>
      <w:r w:rsidRPr="00412FCF">
        <w:t>Turchin, A. (2017). Messaging future AI. Retrieved from https://goo.gl/YArqki</w:t>
      </w:r>
    </w:p>
    <w:p w14:paraId="6F1DE6EE" w14:textId="77777777" w:rsidR="00412FCF" w:rsidRPr="00412FCF" w:rsidRDefault="00412FCF" w:rsidP="00412FCF">
      <w:pPr>
        <w:pStyle w:val="Bibliography"/>
      </w:pPr>
      <w:r w:rsidRPr="00412FCF">
        <w:t xml:space="preserve">Turchin, A., &amp; Denkenberger, D. (2017a). </w:t>
      </w:r>
      <w:r w:rsidRPr="00412FCF">
        <w:rPr>
          <w:i/>
          <w:iCs/>
        </w:rPr>
        <w:t>Global Solutions of the AI Safety Problem</w:t>
      </w:r>
      <w:r w:rsidRPr="00412FCF">
        <w:t>. manuscript.</w:t>
      </w:r>
    </w:p>
    <w:p w14:paraId="69313E35" w14:textId="77777777" w:rsidR="00412FCF" w:rsidRPr="00412FCF" w:rsidRDefault="00412FCF" w:rsidP="00412FCF">
      <w:pPr>
        <w:pStyle w:val="Bibliography"/>
      </w:pPr>
      <w:r w:rsidRPr="00412FCF">
        <w:t xml:space="preserve">Turchin, A., &amp; Denkenberger, D. (2017b). </w:t>
      </w:r>
      <w:r w:rsidRPr="00412FCF">
        <w:rPr>
          <w:i/>
          <w:iCs/>
        </w:rPr>
        <w:t>Levels of self-improvment of AI</w:t>
      </w:r>
      <w:r w:rsidRPr="00412FCF">
        <w:t>.</w:t>
      </w:r>
    </w:p>
    <w:p w14:paraId="605B60B6" w14:textId="5AA13613" w:rsidR="00A77875" w:rsidRPr="00851420" w:rsidRDefault="00851420" w:rsidP="00285849">
      <w:pPr>
        <w:widowControl w:val="0"/>
        <w:autoSpaceDE w:val="0"/>
        <w:autoSpaceDN w:val="0"/>
        <w:adjustRightInd w:val="0"/>
        <w:spacing w:line="280" w:lineRule="atLeast"/>
        <w:jc w:val="both"/>
        <w:rPr>
          <w:rFonts w:cs="Times"/>
        </w:rPr>
      </w:pPr>
      <w:r>
        <w:rPr>
          <w:rFonts w:cs="Times"/>
          <w:lang w:val="ru-RU"/>
        </w:rPr>
        <w:fldChar w:fldCharType="end"/>
      </w:r>
    </w:p>
    <w:p w14:paraId="197A2F20" w14:textId="77777777" w:rsidR="002D5246" w:rsidRPr="00851420" w:rsidRDefault="002D5246" w:rsidP="00285849">
      <w:pPr>
        <w:jc w:val="both"/>
      </w:pPr>
    </w:p>
    <w:p w14:paraId="3CAA7C54" w14:textId="77777777" w:rsidR="00CF43BF" w:rsidRPr="00851420" w:rsidRDefault="00CF43BF" w:rsidP="00285849">
      <w:pPr>
        <w:jc w:val="both"/>
      </w:pPr>
    </w:p>
    <w:p w14:paraId="5F2A117F" w14:textId="25D90C0E" w:rsidR="00CF43BF" w:rsidRPr="000714B2" w:rsidRDefault="008863F0" w:rsidP="00285849">
      <w:pPr>
        <w:jc w:val="both"/>
      </w:pPr>
      <w:hyperlink r:id="rId6" w:history="1">
        <w:r w:rsidR="00CF43BF" w:rsidRPr="00DE0CA5">
          <w:rPr>
            <w:rStyle w:val="Hyperlink"/>
          </w:rPr>
          <w:t>http</w:t>
        </w:r>
        <w:r w:rsidR="00CF43BF" w:rsidRPr="000714B2">
          <w:rPr>
            <w:rStyle w:val="Hyperlink"/>
          </w:rPr>
          <w:t>://</w:t>
        </w:r>
        <w:r w:rsidR="00CF43BF" w:rsidRPr="00DE0CA5">
          <w:rPr>
            <w:rStyle w:val="Hyperlink"/>
          </w:rPr>
          <w:t>spectrum</w:t>
        </w:r>
        <w:r w:rsidR="00CF43BF" w:rsidRPr="000714B2">
          <w:rPr>
            <w:rStyle w:val="Hyperlink"/>
          </w:rPr>
          <w:t>.</w:t>
        </w:r>
        <w:r w:rsidR="00CF43BF" w:rsidRPr="00DE0CA5">
          <w:rPr>
            <w:rStyle w:val="Hyperlink"/>
          </w:rPr>
          <w:t>ieee</w:t>
        </w:r>
        <w:r w:rsidR="00CF43BF" w:rsidRPr="000714B2">
          <w:rPr>
            <w:rStyle w:val="Hyperlink"/>
          </w:rPr>
          <w:t>.</w:t>
        </w:r>
        <w:r w:rsidR="00CF43BF" w:rsidRPr="00DE0CA5">
          <w:rPr>
            <w:rStyle w:val="Hyperlink"/>
          </w:rPr>
          <w:t>org</w:t>
        </w:r>
        <w:r w:rsidR="00CF43BF" w:rsidRPr="000714B2">
          <w:rPr>
            <w:rStyle w:val="Hyperlink"/>
          </w:rPr>
          <w:t>/</w:t>
        </w:r>
        <w:r w:rsidR="00CF43BF" w:rsidRPr="00DE0CA5">
          <w:rPr>
            <w:rStyle w:val="Hyperlink"/>
          </w:rPr>
          <w:t>computing</w:t>
        </w:r>
        <w:r w:rsidR="00CF43BF" w:rsidRPr="000714B2">
          <w:rPr>
            <w:rStyle w:val="Hyperlink"/>
          </w:rPr>
          <w:t>/</w:t>
        </w:r>
        <w:r w:rsidR="00CF43BF" w:rsidRPr="00DE0CA5">
          <w:rPr>
            <w:rStyle w:val="Hyperlink"/>
          </w:rPr>
          <w:t>software</w:t>
        </w:r>
        <w:r w:rsidR="00CF43BF" w:rsidRPr="000714B2">
          <w:rPr>
            <w:rStyle w:val="Hyperlink"/>
          </w:rPr>
          <w:t>/</w:t>
        </w:r>
        <w:r w:rsidR="00CF43BF" w:rsidRPr="00DE0CA5">
          <w:rPr>
            <w:rStyle w:val="Hyperlink"/>
          </w:rPr>
          <w:t>what</w:t>
        </w:r>
        <w:r w:rsidR="00CF43BF" w:rsidRPr="000714B2">
          <w:rPr>
            <w:rStyle w:val="Hyperlink"/>
          </w:rPr>
          <w:t>-</w:t>
        </w:r>
        <w:r w:rsidR="00CF43BF" w:rsidRPr="00DE0CA5">
          <w:rPr>
            <w:rStyle w:val="Hyperlink"/>
          </w:rPr>
          <w:t>intelligent</w:t>
        </w:r>
        <w:r w:rsidR="00CF43BF" w:rsidRPr="000714B2">
          <w:rPr>
            <w:rStyle w:val="Hyperlink"/>
          </w:rPr>
          <w:t>-</w:t>
        </w:r>
        <w:r w:rsidR="00CF43BF" w:rsidRPr="00DE0CA5">
          <w:rPr>
            <w:rStyle w:val="Hyperlink"/>
          </w:rPr>
          <w:t>machines</w:t>
        </w:r>
        <w:r w:rsidR="00CF43BF" w:rsidRPr="000714B2">
          <w:rPr>
            <w:rStyle w:val="Hyperlink"/>
          </w:rPr>
          <w:t>-</w:t>
        </w:r>
        <w:r w:rsidR="00CF43BF" w:rsidRPr="00DE0CA5">
          <w:rPr>
            <w:rStyle w:val="Hyperlink"/>
          </w:rPr>
          <w:t>need</w:t>
        </w:r>
        <w:r w:rsidR="00CF43BF" w:rsidRPr="000714B2">
          <w:rPr>
            <w:rStyle w:val="Hyperlink"/>
          </w:rPr>
          <w:t>-</w:t>
        </w:r>
        <w:r w:rsidR="00CF43BF" w:rsidRPr="00DE0CA5">
          <w:rPr>
            <w:rStyle w:val="Hyperlink"/>
          </w:rPr>
          <w:t>to</w:t>
        </w:r>
        <w:r w:rsidR="00CF43BF" w:rsidRPr="000714B2">
          <w:rPr>
            <w:rStyle w:val="Hyperlink"/>
          </w:rPr>
          <w:t>-</w:t>
        </w:r>
        <w:r w:rsidR="00CF43BF" w:rsidRPr="00DE0CA5">
          <w:rPr>
            <w:rStyle w:val="Hyperlink"/>
          </w:rPr>
          <w:t>learn</w:t>
        </w:r>
        <w:r w:rsidR="00CF43BF" w:rsidRPr="000714B2">
          <w:rPr>
            <w:rStyle w:val="Hyperlink"/>
          </w:rPr>
          <w:t>-</w:t>
        </w:r>
        <w:r w:rsidR="00CF43BF" w:rsidRPr="00DE0CA5">
          <w:rPr>
            <w:rStyle w:val="Hyperlink"/>
          </w:rPr>
          <w:t>from</w:t>
        </w:r>
        <w:r w:rsidR="00CF43BF" w:rsidRPr="000714B2">
          <w:rPr>
            <w:rStyle w:val="Hyperlink"/>
          </w:rPr>
          <w:t>-</w:t>
        </w:r>
        <w:r w:rsidR="00CF43BF" w:rsidRPr="00DE0CA5">
          <w:rPr>
            <w:rStyle w:val="Hyperlink"/>
          </w:rPr>
          <w:t>the</w:t>
        </w:r>
        <w:r w:rsidR="00CF43BF" w:rsidRPr="000714B2">
          <w:rPr>
            <w:rStyle w:val="Hyperlink"/>
          </w:rPr>
          <w:t>-</w:t>
        </w:r>
        <w:r w:rsidR="00CF43BF" w:rsidRPr="00DE0CA5">
          <w:rPr>
            <w:rStyle w:val="Hyperlink"/>
          </w:rPr>
          <w:t>neocortex</w:t>
        </w:r>
      </w:hyperlink>
    </w:p>
    <w:p w14:paraId="4D4F0E93" w14:textId="77777777" w:rsidR="00CF43BF" w:rsidRPr="000714B2" w:rsidRDefault="00CF43BF" w:rsidP="00285849">
      <w:pPr>
        <w:jc w:val="both"/>
      </w:pPr>
    </w:p>
    <w:p w14:paraId="0F6F0CB4" w14:textId="77777777" w:rsidR="00CA0CB4" w:rsidRPr="00DE0CA5" w:rsidRDefault="00CA0CB4" w:rsidP="00285849">
      <w:pPr>
        <w:jc w:val="both"/>
        <w:rPr>
          <w:rFonts w:cs="Arial"/>
        </w:rPr>
      </w:pPr>
    </w:p>
    <w:p w14:paraId="324703EC" w14:textId="77777777" w:rsidR="00CA0CB4" w:rsidRPr="00DE0CA5" w:rsidRDefault="00CA0CB4" w:rsidP="00285849">
      <w:pPr>
        <w:jc w:val="both"/>
      </w:pPr>
    </w:p>
    <w:sectPr w:rsidR="00CA0CB4" w:rsidRPr="00DE0CA5" w:rsidSect="002D5246">
      <w:pgSz w:w="12240" w:h="15840"/>
      <w:pgMar w:top="1134" w:right="850" w:bottom="1134" w:left="170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EA7CE1"/>
    <w:multiLevelType w:val="hybridMultilevel"/>
    <w:tmpl w:val="12E688EA"/>
    <w:lvl w:ilvl="0" w:tplc="5E2C4C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9564E10"/>
    <w:multiLevelType w:val="hybridMultilevel"/>
    <w:tmpl w:val="8DB28E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243AF"/>
    <w:multiLevelType w:val="hybridMultilevel"/>
    <w:tmpl w:val="5C9C31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E642BC"/>
    <w:multiLevelType w:val="hybridMultilevel"/>
    <w:tmpl w:val="EC284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D763A8"/>
    <w:multiLevelType w:val="hybridMultilevel"/>
    <w:tmpl w:val="06567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6D41DF"/>
    <w:multiLevelType w:val="hybridMultilevel"/>
    <w:tmpl w:val="71F65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DC2F86"/>
    <w:multiLevelType w:val="hybridMultilevel"/>
    <w:tmpl w:val="7FE05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B750FE"/>
    <w:multiLevelType w:val="hybridMultilevel"/>
    <w:tmpl w:val="735058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B644D5"/>
    <w:multiLevelType w:val="hybridMultilevel"/>
    <w:tmpl w:val="7A907FF6"/>
    <w:lvl w:ilvl="0" w:tplc="E7A66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F4CF0"/>
    <w:multiLevelType w:val="hybridMultilevel"/>
    <w:tmpl w:val="B2C810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7360BD"/>
    <w:multiLevelType w:val="hybridMultilevel"/>
    <w:tmpl w:val="F24CF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25119C"/>
    <w:multiLevelType w:val="hybridMultilevel"/>
    <w:tmpl w:val="56462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B14026"/>
    <w:multiLevelType w:val="hybridMultilevel"/>
    <w:tmpl w:val="D910D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C9611D"/>
    <w:multiLevelType w:val="hybridMultilevel"/>
    <w:tmpl w:val="BC4C2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2C3AC5"/>
    <w:multiLevelType w:val="hybridMultilevel"/>
    <w:tmpl w:val="C33ED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387D19"/>
    <w:multiLevelType w:val="hybridMultilevel"/>
    <w:tmpl w:val="17520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AE041F"/>
    <w:multiLevelType w:val="hybridMultilevel"/>
    <w:tmpl w:val="85021C42"/>
    <w:lvl w:ilvl="0" w:tplc="789A21C2">
      <w:start w:val="1"/>
      <w:numFmt w:val="decimal"/>
      <w:lvlText w:val="%1)"/>
      <w:lvlJc w:val="left"/>
      <w:pPr>
        <w:ind w:left="1829" w:hanging="11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A863E3B"/>
    <w:multiLevelType w:val="multilevel"/>
    <w:tmpl w:val="500EB0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E7512E"/>
    <w:multiLevelType w:val="hybridMultilevel"/>
    <w:tmpl w:val="85021C42"/>
    <w:lvl w:ilvl="0" w:tplc="789A21C2">
      <w:start w:val="1"/>
      <w:numFmt w:val="decimal"/>
      <w:lvlText w:val="%1)"/>
      <w:lvlJc w:val="left"/>
      <w:pPr>
        <w:ind w:left="1829" w:hanging="11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50BC7BAB"/>
    <w:multiLevelType w:val="hybridMultilevel"/>
    <w:tmpl w:val="B2BEA3F0"/>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C72801"/>
    <w:multiLevelType w:val="hybridMultilevel"/>
    <w:tmpl w:val="32FAF6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1492205"/>
    <w:multiLevelType w:val="hybridMultilevel"/>
    <w:tmpl w:val="A25E9D58"/>
    <w:lvl w:ilvl="0" w:tplc="04090001">
      <w:start w:val="1"/>
      <w:numFmt w:val="bullet"/>
      <w:lvlText w:val=""/>
      <w:lvlJc w:val="left"/>
      <w:pPr>
        <w:ind w:left="1287"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B3502F"/>
    <w:multiLevelType w:val="hybridMultilevel"/>
    <w:tmpl w:val="16123810"/>
    <w:lvl w:ilvl="0" w:tplc="3F40F9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4596CAA"/>
    <w:multiLevelType w:val="hybridMultilevel"/>
    <w:tmpl w:val="15CC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8D57F35"/>
    <w:multiLevelType w:val="hybridMultilevel"/>
    <w:tmpl w:val="89C0FF90"/>
    <w:lvl w:ilvl="0" w:tplc="9BA20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9164B5D"/>
    <w:multiLevelType w:val="hybridMultilevel"/>
    <w:tmpl w:val="71623F4A"/>
    <w:lvl w:ilvl="0" w:tplc="F88CB656">
      <w:start w:val="1"/>
      <w:numFmt w:val="decimal"/>
      <w:lvlText w:val="%1)"/>
      <w:lvlJc w:val="left"/>
      <w:pPr>
        <w:ind w:left="1080" w:hanging="360"/>
      </w:pPr>
      <w:rPr>
        <w:rFonts w:ascii="Latin Modern Roman 10" w:hAnsi="Latin Modern Roman 10"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DE52C2E"/>
    <w:multiLevelType w:val="hybridMultilevel"/>
    <w:tmpl w:val="62CA61BA"/>
    <w:lvl w:ilvl="0" w:tplc="CAD610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nsid w:val="6F196440"/>
    <w:multiLevelType w:val="hybridMultilevel"/>
    <w:tmpl w:val="82A09D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58780B"/>
    <w:multiLevelType w:val="hybridMultilevel"/>
    <w:tmpl w:val="B6A2E8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5D6AE5"/>
    <w:multiLevelType w:val="hybridMultilevel"/>
    <w:tmpl w:val="2B8E45E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nsid w:val="77BC3788"/>
    <w:multiLevelType w:val="hybridMultilevel"/>
    <w:tmpl w:val="EC74D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FD3129"/>
    <w:multiLevelType w:val="multilevel"/>
    <w:tmpl w:val="D840C90E"/>
    <w:lvl w:ilvl="0">
      <w:start w:val="1"/>
      <w:numFmt w:val="decimal"/>
      <w:lvlText w:val="%1."/>
      <w:lvlJc w:val="left"/>
      <w:pPr>
        <w:ind w:left="720" w:hanging="360"/>
      </w:pPr>
      <w:rPr>
        <w:rFonts w:hint="default"/>
      </w:rPr>
    </w:lvl>
    <w:lvl w:ilvl="1">
      <w:start w:val="3"/>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0"/>
  </w:num>
  <w:num w:numId="2">
    <w:abstractNumId w:val="17"/>
  </w:num>
  <w:num w:numId="3">
    <w:abstractNumId w:val="28"/>
  </w:num>
  <w:num w:numId="4">
    <w:abstractNumId w:val="11"/>
  </w:num>
  <w:num w:numId="5">
    <w:abstractNumId w:val="18"/>
  </w:num>
  <w:num w:numId="6">
    <w:abstractNumId w:val="16"/>
  </w:num>
  <w:num w:numId="7">
    <w:abstractNumId w:val="31"/>
  </w:num>
  <w:num w:numId="8">
    <w:abstractNumId w:val="29"/>
  </w:num>
  <w:num w:numId="9">
    <w:abstractNumId w:val="3"/>
  </w:num>
  <w:num w:numId="10">
    <w:abstractNumId w:val="6"/>
  </w:num>
  <w:num w:numId="11">
    <w:abstractNumId w:val="5"/>
  </w:num>
  <w:num w:numId="12">
    <w:abstractNumId w:val="10"/>
  </w:num>
  <w:num w:numId="13">
    <w:abstractNumId w:val="23"/>
  </w:num>
  <w:num w:numId="14">
    <w:abstractNumId w:val="2"/>
  </w:num>
  <w:num w:numId="15">
    <w:abstractNumId w:val="1"/>
  </w:num>
  <w:num w:numId="16">
    <w:abstractNumId w:val="27"/>
  </w:num>
  <w:num w:numId="17">
    <w:abstractNumId w:val="7"/>
  </w:num>
  <w:num w:numId="18">
    <w:abstractNumId w:val="15"/>
  </w:num>
  <w:num w:numId="19">
    <w:abstractNumId w:val="19"/>
  </w:num>
  <w:num w:numId="20">
    <w:abstractNumId w:val="21"/>
  </w:num>
  <w:num w:numId="21">
    <w:abstractNumId w:val="14"/>
  </w:num>
  <w:num w:numId="22">
    <w:abstractNumId w:val="20"/>
  </w:num>
  <w:num w:numId="23">
    <w:abstractNumId w:val="9"/>
  </w:num>
  <w:num w:numId="24">
    <w:abstractNumId w:val="4"/>
  </w:num>
  <w:num w:numId="25">
    <w:abstractNumId w:val="8"/>
  </w:num>
  <w:num w:numId="26">
    <w:abstractNumId w:val="26"/>
  </w:num>
  <w:num w:numId="27">
    <w:abstractNumId w:val="24"/>
  </w:num>
  <w:num w:numId="28">
    <w:abstractNumId w:val="12"/>
  </w:num>
  <w:num w:numId="29">
    <w:abstractNumId w:val="22"/>
  </w:num>
  <w:num w:numId="30">
    <w:abstractNumId w:val="0"/>
  </w:num>
  <w:num w:numId="31">
    <w:abstractNumId w:val="13"/>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5246"/>
    <w:rsid w:val="00001DB0"/>
    <w:rsid w:val="00010CF6"/>
    <w:rsid w:val="00013942"/>
    <w:rsid w:val="00033F98"/>
    <w:rsid w:val="00034747"/>
    <w:rsid w:val="00041E37"/>
    <w:rsid w:val="00060080"/>
    <w:rsid w:val="0006042D"/>
    <w:rsid w:val="00064E41"/>
    <w:rsid w:val="000714B2"/>
    <w:rsid w:val="0007418E"/>
    <w:rsid w:val="00074565"/>
    <w:rsid w:val="00081D20"/>
    <w:rsid w:val="000820E1"/>
    <w:rsid w:val="00082EA3"/>
    <w:rsid w:val="00093362"/>
    <w:rsid w:val="000936D4"/>
    <w:rsid w:val="00094B01"/>
    <w:rsid w:val="00095E33"/>
    <w:rsid w:val="0009610A"/>
    <w:rsid w:val="000A01F1"/>
    <w:rsid w:val="000A31C7"/>
    <w:rsid w:val="000A4DB3"/>
    <w:rsid w:val="000B1E18"/>
    <w:rsid w:val="000B64BA"/>
    <w:rsid w:val="000C148B"/>
    <w:rsid w:val="000C265B"/>
    <w:rsid w:val="000C7D16"/>
    <w:rsid w:val="000E3ADD"/>
    <w:rsid w:val="00103146"/>
    <w:rsid w:val="0010530E"/>
    <w:rsid w:val="00105863"/>
    <w:rsid w:val="0011181F"/>
    <w:rsid w:val="00111B06"/>
    <w:rsid w:val="001123A1"/>
    <w:rsid w:val="00112801"/>
    <w:rsid w:val="00122348"/>
    <w:rsid w:val="00125A80"/>
    <w:rsid w:val="001404F8"/>
    <w:rsid w:val="00155304"/>
    <w:rsid w:val="0016778E"/>
    <w:rsid w:val="001678F3"/>
    <w:rsid w:val="00174CDA"/>
    <w:rsid w:val="0017640B"/>
    <w:rsid w:val="00187CB8"/>
    <w:rsid w:val="00195758"/>
    <w:rsid w:val="001A0391"/>
    <w:rsid w:val="001A274C"/>
    <w:rsid w:val="001A27D4"/>
    <w:rsid w:val="001A3DAA"/>
    <w:rsid w:val="001A78A5"/>
    <w:rsid w:val="001C04C6"/>
    <w:rsid w:val="001C17C0"/>
    <w:rsid w:val="001D4D71"/>
    <w:rsid w:val="001E13EF"/>
    <w:rsid w:val="001F4DEE"/>
    <w:rsid w:val="0020660F"/>
    <w:rsid w:val="00210930"/>
    <w:rsid w:val="00210F81"/>
    <w:rsid w:val="00215962"/>
    <w:rsid w:val="00224D14"/>
    <w:rsid w:val="00227030"/>
    <w:rsid w:val="00234E9B"/>
    <w:rsid w:val="00242CCD"/>
    <w:rsid w:val="00244B16"/>
    <w:rsid w:val="002462CB"/>
    <w:rsid w:val="0027183F"/>
    <w:rsid w:val="00272E6B"/>
    <w:rsid w:val="00273AC0"/>
    <w:rsid w:val="00285417"/>
    <w:rsid w:val="00285849"/>
    <w:rsid w:val="00292289"/>
    <w:rsid w:val="00294810"/>
    <w:rsid w:val="00297876"/>
    <w:rsid w:val="002978F8"/>
    <w:rsid w:val="002A08E7"/>
    <w:rsid w:val="002A15F2"/>
    <w:rsid w:val="002A5743"/>
    <w:rsid w:val="002B036C"/>
    <w:rsid w:val="002B1722"/>
    <w:rsid w:val="002B1846"/>
    <w:rsid w:val="002B5444"/>
    <w:rsid w:val="002B58AC"/>
    <w:rsid w:val="002C25C4"/>
    <w:rsid w:val="002C42AA"/>
    <w:rsid w:val="002D0E20"/>
    <w:rsid w:val="002D5246"/>
    <w:rsid w:val="002D7F3E"/>
    <w:rsid w:val="002E372C"/>
    <w:rsid w:val="002E6A09"/>
    <w:rsid w:val="002F092C"/>
    <w:rsid w:val="002F0DED"/>
    <w:rsid w:val="002F1493"/>
    <w:rsid w:val="002F3AB3"/>
    <w:rsid w:val="002F5934"/>
    <w:rsid w:val="00300B26"/>
    <w:rsid w:val="00301D8C"/>
    <w:rsid w:val="00310C8E"/>
    <w:rsid w:val="00316A58"/>
    <w:rsid w:val="003243C5"/>
    <w:rsid w:val="00330D5E"/>
    <w:rsid w:val="0033215C"/>
    <w:rsid w:val="00351193"/>
    <w:rsid w:val="0035127B"/>
    <w:rsid w:val="0035301C"/>
    <w:rsid w:val="00354B38"/>
    <w:rsid w:val="003649B6"/>
    <w:rsid w:val="00364E30"/>
    <w:rsid w:val="003660A2"/>
    <w:rsid w:val="00373FCD"/>
    <w:rsid w:val="0038723B"/>
    <w:rsid w:val="003874F7"/>
    <w:rsid w:val="0039002D"/>
    <w:rsid w:val="003A49BE"/>
    <w:rsid w:val="003A56B8"/>
    <w:rsid w:val="003A78EF"/>
    <w:rsid w:val="003D4CC2"/>
    <w:rsid w:val="003D7B97"/>
    <w:rsid w:val="003E3CC1"/>
    <w:rsid w:val="003E4090"/>
    <w:rsid w:val="003E4748"/>
    <w:rsid w:val="00403141"/>
    <w:rsid w:val="00410897"/>
    <w:rsid w:val="00410DA3"/>
    <w:rsid w:val="0041178A"/>
    <w:rsid w:val="00412FCF"/>
    <w:rsid w:val="0041351D"/>
    <w:rsid w:val="004136B0"/>
    <w:rsid w:val="00415446"/>
    <w:rsid w:val="00423351"/>
    <w:rsid w:val="004246F8"/>
    <w:rsid w:val="00432E25"/>
    <w:rsid w:val="004333EA"/>
    <w:rsid w:val="00441624"/>
    <w:rsid w:val="00441F03"/>
    <w:rsid w:val="00446FE4"/>
    <w:rsid w:val="0046434A"/>
    <w:rsid w:val="00467505"/>
    <w:rsid w:val="004714E2"/>
    <w:rsid w:val="004725ED"/>
    <w:rsid w:val="00481B81"/>
    <w:rsid w:val="0048441C"/>
    <w:rsid w:val="004870D0"/>
    <w:rsid w:val="00494FAC"/>
    <w:rsid w:val="004A19A9"/>
    <w:rsid w:val="004B2115"/>
    <w:rsid w:val="004B450B"/>
    <w:rsid w:val="004B618D"/>
    <w:rsid w:val="004B7BC5"/>
    <w:rsid w:val="004C1A32"/>
    <w:rsid w:val="004C6053"/>
    <w:rsid w:val="004D197E"/>
    <w:rsid w:val="004D3C5C"/>
    <w:rsid w:val="004D696D"/>
    <w:rsid w:val="004D7AB0"/>
    <w:rsid w:val="004E7986"/>
    <w:rsid w:val="004F78C8"/>
    <w:rsid w:val="00511C2D"/>
    <w:rsid w:val="00513AB5"/>
    <w:rsid w:val="005167D0"/>
    <w:rsid w:val="00525ADE"/>
    <w:rsid w:val="00526A2D"/>
    <w:rsid w:val="00530613"/>
    <w:rsid w:val="00533B5F"/>
    <w:rsid w:val="00537AFC"/>
    <w:rsid w:val="00552CF8"/>
    <w:rsid w:val="005570BB"/>
    <w:rsid w:val="005579D0"/>
    <w:rsid w:val="00562AE9"/>
    <w:rsid w:val="005630F1"/>
    <w:rsid w:val="005724EE"/>
    <w:rsid w:val="00572D02"/>
    <w:rsid w:val="00577C21"/>
    <w:rsid w:val="00582F58"/>
    <w:rsid w:val="0058383E"/>
    <w:rsid w:val="00585616"/>
    <w:rsid w:val="00594453"/>
    <w:rsid w:val="00596C7A"/>
    <w:rsid w:val="005A3152"/>
    <w:rsid w:val="005A7876"/>
    <w:rsid w:val="005B0709"/>
    <w:rsid w:val="005B3019"/>
    <w:rsid w:val="005C00D7"/>
    <w:rsid w:val="005C4B62"/>
    <w:rsid w:val="005C7E2C"/>
    <w:rsid w:val="00603F8C"/>
    <w:rsid w:val="00604222"/>
    <w:rsid w:val="00604629"/>
    <w:rsid w:val="00604AE6"/>
    <w:rsid w:val="006053C7"/>
    <w:rsid w:val="0060547D"/>
    <w:rsid w:val="00606BAB"/>
    <w:rsid w:val="00607572"/>
    <w:rsid w:val="00607781"/>
    <w:rsid w:val="0061074D"/>
    <w:rsid w:val="00615797"/>
    <w:rsid w:val="0064208B"/>
    <w:rsid w:val="00642F45"/>
    <w:rsid w:val="006446E4"/>
    <w:rsid w:val="00645DD8"/>
    <w:rsid w:val="00652174"/>
    <w:rsid w:val="00657D2C"/>
    <w:rsid w:val="00660278"/>
    <w:rsid w:val="006643DA"/>
    <w:rsid w:val="00674F98"/>
    <w:rsid w:val="006751C3"/>
    <w:rsid w:val="00676799"/>
    <w:rsid w:val="006829B9"/>
    <w:rsid w:val="006917B9"/>
    <w:rsid w:val="00692903"/>
    <w:rsid w:val="006964A4"/>
    <w:rsid w:val="006B2EB1"/>
    <w:rsid w:val="006B3C23"/>
    <w:rsid w:val="006B6627"/>
    <w:rsid w:val="006C1DE8"/>
    <w:rsid w:val="006C3573"/>
    <w:rsid w:val="006C4BCC"/>
    <w:rsid w:val="006D4873"/>
    <w:rsid w:val="006D4AAC"/>
    <w:rsid w:val="006D73BC"/>
    <w:rsid w:val="006D7D58"/>
    <w:rsid w:val="006F6C6D"/>
    <w:rsid w:val="007000AB"/>
    <w:rsid w:val="00712C02"/>
    <w:rsid w:val="00713884"/>
    <w:rsid w:val="00714785"/>
    <w:rsid w:val="00714DE9"/>
    <w:rsid w:val="00715EAD"/>
    <w:rsid w:val="0071659C"/>
    <w:rsid w:val="00717727"/>
    <w:rsid w:val="00720B45"/>
    <w:rsid w:val="0072532A"/>
    <w:rsid w:val="00727390"/>
    <w:rsid w:val="00730E60"/>
    <w:rsid w:val="007356FA"/>
    <w:rsid w:val="007428FC"/>
    <w:rsid w:val="00742965"/>
    <w:rsid w:val="00750747"/>
    <w:rsid w:val="00751C13"/>
    <w:rsid w:val="007566AD"/>
    <w:rsid w:val="00767C10"/>
    <w:rsid w:val="00767FB6"/>
    <w:rsid w:val="00775E71"/>
    <w:rsid w:val="00776C80"/>
    <w:rsid w:val="00784D77"/>
    <w:rsid w:val="00791103"/>
    <w:rsid w:val="00795914"/>
    <w:rsid w:val="007A0F8C"/>
    <w:rsid w:val="007A1C1E"/>
    <w:rsid w:val="007A7AB0"/>
    <w:rsid w:val="007B5E00"/>
    <w:rsid w:val="007B6A61"/>
    <w:rsid w:val="007B7042"/>
    <w:rsid w:val="007C2E7F"/>
    <w:rsid w:val="007E6649"/>
    <w:rsid w:val="007F0F7B"/>
    <w:rsid w:val="007F2760"/>
    <w:rsid w:val="007F3CAA"/>
    <w:rsid w:val="00814BF1"/>
    <w:rsid w:val="00826FD2"/>
    <w:rsid w:val="00831D6E"/>
    <w:rsid w:val="00833212"/>
    <w:rsid w:val="00841C38"/>
    <w:rsid w:val="00842347"/>
    <w:rsid w:val="00842F76"/>
    <w:rsid w:val="008444B4"/>
    <w:rsid w:val="00847467"/>
    <w:rsid w:val="00851420"/>
    <w:rsid w:val="008518AD"/>
    <w:rsid w:val="00856276"/>
    <w:rsid w:val="008602FD"/>
    <w:rsid w:val="00860CCA"/>
    <w:rsid w:val="00860DC0"/>
    <w:rsid w:val="008655BA"/>
    <w:rsid w:val="0087042E"/>
    <w:rsid w:val="0087115D"/>
    <w:rsid w:val="008748C6"/>
    <w:rsid w:val="008754FD"/>
    <w:rsid w:val="00884274"/>
    <w:rsid w:val="008863F0"/>
    <w:rsid w:val="00891E4D"/>
    <w:rsid w:val="00891E52"/>
    <w:rsid w:val="00894B86"/>
    <w:rsid w:val="00897100"/>
    <w:rsid w:val="008B3B4D"/>
    <w:rsid w:val="008C4D5C"/>
    <w:rsid w:val="008C7519"/>
    <w:rsid w:val="008C79A4"/>
    <w:rsid w:val="008D1B02"/>
    <w:rsid w:val="008D6726"/>
    <w:rsid w:val="008E13C9"/>
    <w:rsid w:val="008E72D3"/>
    <w:rsid w:val="008F0DB8"/>
    <w:rsid w:val="008F331B"/>
    <w:rsid w:val="00900699"/>
    <w:rsid w:val="00927DE4"/>
    <w:rsid w:val="00937C60"/>
    <w:rsid w:val="00943D6D"/>
    <w:rsid w:val="009564B3"/>
    <w:rsid w:val="00961263"/>
    <w:rsid w:val="00961D92"/>
    <w:rsid w:val="00962713"/>
    <w:rsid w:val="0096373B"/>
    <w:rsid w:val="00964961"/>
    <w:rsid w:val="00973761"/>
    <w:rsid w:val="00981D92"/>
    <w:rsid w:val="00985AA9"/>
    <w:rsid w:val="0099321C"/>
    <w:rsid w:val="00995A4D"/>
    <w:rsid w:val="009A18B9"/>
    <w:rsid w:val="009A41FC"/>
    <w:rsid w:val="009A4CC9"/>
    <w:rsid w:val="009A6CE6"/>
    <w:rsid w:val="009A7290"/>
    <w:rsid w:val="009A7711"/>
    <w:rsid w:val="009B197F"/>
    <w:rsid w:val="009B32B0"/>
    <w:rsid w:val="009C16AB"/>
    <w:rsid w:val="009C5B19"/>
    <w:rsid w:val="009D44B2"/>
    <w:rsid w:val="009D51F6"/>
    <w:rsid w:val="009D617C"/>
    <w:rsid w:val="009E1B6E"/>
    <w:rsid w:val="009E2EF5"/>
    <w:rsid w:val="009E3B0A"/>
    <w:rsid w:val="009E7C8C"/>
    <w:rsid w:val="009F4B40"/>
    <w:rsid w:val="00A03321"/>
    <w:rsid w:val="00A2375A"/>
    <w:rsid w:val="00A2672E"/>
    <w:rsid w:val="00A42283"/>
    <w:rsid w:val="00A562D0"/>
    <w:rsid w:val="00A57540"/>
    <w:rsid w:val="00A652CE"/>
    <w:rsid w:val="00A664AA"/>
    <w:rsid w:val="00A67DB6"/>
    <w:rsid w:val="00A7596B"/>
    <w:rsid w:val="00A77875"/>
    <w:rsid w:val="00A81131"/>
    <w:rsid w:val="00A82AFD"/>
    <w:rsid w:val="00A8502B"/>
    <w:rsid w:val="00A97485"/>
    <w:rsid w:val="00AA0C1E"/>
    <w:rsid w:val="00AC51D6"/>
    <w:rsid w:val="00AE1CA1"/>
    <w:rsid w:val="00AF224A"/>
    <w:rsid w:val="00AF7C05"/>
    <w:rsid w:val="00B01981"/>
    <w:rsid w:val="00B16BE6"/>
    <w:rsid w:val="00B30F41"/>
    <w:rsid w:val="00B414EF"/>
    <w:rsid w:val="00B549D0"/>
    <w:rsid w:val="00B54A85"/>
    <w:rsid w:val="00B54F03"/>
    <w:rsid w:val="00B557E5"/>
    <w:rsid w:val="00B65236"/>
    <w:rsid w:val="00B7326B"/>
    <w:rsid w:val="00B83240"/>
    <w:rsid w:val="00B84134"/>
    <w:rsid w:val="00B8482F"/>
    <w:rsid w:val="00B84942"/>
    <w:rsid w:val="00B85040"/>
    <w:rsid w:val="00B85F1B"/>
    <w:rsid w:val="00B86002"/>
    <w:rsid w:val="00B93975"/>
    <w:rsid w:val="00B953A0"/>
    <w:rsid w:val="00BD1D20"/>
    <w:rsid w:val="00BD4393"/>
    <w:rsid w:val="00BF102B"/>
    <w:rsid w:val="00BF3B08"/>
    <w:rsid w:val="00C05F7C"/>
    <w:rsid w:val="00C116AC"/>
    <w:rsid w:val="00C23D9F"/>
    <w:rsid w:val="00C27E77"/>
    <w:rsid w:val="00C414F8"/>
    <w:rsid w:val="00C44013"/>
    <w:rsid w:val="00C473EF"/>
    <w:rsid w:val="00C51108"/>
    <w:rsid w:val="00C557DC"/>
    <w:rsid w:val="00C707F4"/>
    <w:rsid w:val="00C765F2"/>
    <w:rsid w:val="00C835C0"/>
    <w:rsid w:val="00C83BEF"/>
    <w:rsid w:val="00C85740"/>
    <w:rsid w:val="00C956BA"/>
    <w:rsid w:val="00C9622D"/>
    <w:rsid w:val="00CA0CB4"/>
    <w:rsid w:val="00CA174C"/>
    <w:rsid w:val="00CA3E09"/>
    <w:rsid w:val="00CB68EC"/>
    <w:rsid w:val="00CC1B04"/>
    <w:rsid w:val="00CC504A"/>
    <w:rsid w:val="00CD1BD2"/>
    <w:rsid w:val="00CD1E8E"/>
    <w:rsid w:val="00CD335C"/>
    <w:rsid w:val="00CD611F"/>
    <w:rsid w:val="00CE3BE1"/>
    <w:rsid w:val="00CF43BF"/>
    <w:rsid w:val="00CF69CB"/>
    <w:rsid w:val="00D0241E"/>
    <w:rsid w:val="00D03066"/>
    <w:rsid w:val="00D12B6F"/>
    <w:rsid w:val="00D2008F"/>
    <w:rsid w:val="00D25B30"/>
    <w:rsid w:val="00D30EBC"/>
    <w:rsid w:val="00D32265"/>
    <w:rsid w:val="00D41C38"/>
    <w:rsid w:val="00D460A2"/>
    <w:rsid w:val="00D471D0"/>
    <w:rsid w:val="00D47BA5"/>
    <w:rsid w:val="00D514F1"/>
    <w:rsid w:val="00D640EC"/>
    <w:rsid w:val="00D71998"/>
    <w:rsid w:val="00D842E5"/>
    <w:rsid w:val="00D852D5"/>
    <w:rsid w:val="00D90FBC"/>
    <w:rsid w:val="00D91C1B"/>
    <w:rsid w:val="00D92155"/>
    <w:rsid w:val="00D94B0D"/>
    <w:rsid w:val="00DB27AB"/>
    <w:rsid w:val="00DB6340"/>
    <w:rsid w:val="00DB6D92"/>
    <w:rsid w:val="00DC787C"/>
    <w:rsid w:val="00DD144E"/>
    <w:rsid w:val="00DD5038"/>
    <w:rsid w:val="00DD7F51"/>
    <w:rsid w:val="00DE0CA5"/>
    <w:rsid w:val="00DE0CF1"/>
    <w:rsid w:val="00DE26DA"/>
    <w:rsid w:val="00DE5AA8"/>
    <w:rsid w:val="00DE7DEB"/>
    <w:rsid w:val="00DF5514"/>
    <w:rsid w:val="00E00504"/>
    <w:rsid w:val="00E06A95"/>
    <w:rsid w:val="00E117B1"/>
    <w:rsid w:val="00E259E9"/>
    <w:rsid w:val="00E317B7"/>
    <w:rsid w:val="00E428E9"/>
    <w:rsid w:val="00E51A1F"/>
    <w:rsid w:val="00E54789"/>
    <w:rsid w:val="00E6010C"/>
    <w:rsid w:val="00E635F9"/>
    <w:rsid w:val="00E73029"/>
    <w:rsid w:val="00E77184"/>
    <w:rsid w:val="00E7755C"/>
    <w:rsid w:val="00E85807"/>
    <w:rsid w:val="00E933B7"/>
    <w:rsid w:val="00E963A5"/>
    <w:rsid w:val="00EB016C"/>
    <w:rsid w:val="00EB45FA"/>
    <w:rsid w:val="00EB625C"/>
    <w:rsid w:val="00EC1777"/>
    <w:rsid w:val="00EC5785"/>
    <w:rsid w:val="00EC5C86"/>
    <w:rsid w:val="00EC7DBC"/>
    <w:rsid w:val="00EC7F48"/>
    <w:rsid w:val="00EE1324"/>
    <w:rsid w:val="00EE1680"/>
    <w:rsid w:val="00EE63CC"/>
    <w:rsid w:val="00EF0E3F"/>
    <w:rsid w:val="00EF1478"/>
    <w:rsid w:val="00EF1AE4"/>
    <w:rsid w:val="00F013E2"/>
    <w:rsid w:val="00F1145E"/>
    <w:rsid w:val="00F15BF0"/>
    <w:rsid w:val="00F20E9C"/>
    <w:rsid w:val="00F224AE"/>
    <w:rsid w:val="00F22831"/>
    <w:rsid w:val="00F34E85"/>
    <w:rsid w:val="00F424E7"/>
    <w:rsid w:val="00F43455"/>
    <w:rsid w:val="00F43E39"/>
    <w:rsid w:val="00F45D04"/>
    <w:rsid w:val="00F51AB7"/>
    <w:rsid w:val="00F526F6"/>
    <w:rsid w:val="00F54279"/>
    <w:rsid w:val="00F623D6"/>
    <w:rsid w:val="00F63C7F"/>
    <w:rsid w:val="00F667A7"/>
    <w:rsid w:val="00F853E6"/>
    <w:rsid w:val="00F859C9"/>
    <w:rsid w:val="00F928BC"/>
    <w:rsid w:val="00F96102"/>
    <w:rsid w:val="00FA06CB"/>
    <w:rsid w:val="00FA3D04"/>
    <w:rsid w:val="00FA4C3C"/>
    <w:rsid w:val="00FA4C6E"/>
    <w:rsid w:val="00FA4D90"/>
    <w:rsid w:val="00FA7EBA"/>
    <w:rsid w:val="00FB1F27"/>
    <w:rsid w:val="00FB3491"/>
    <w:rsid w:val="00FD4F09"/>
    <w:rsid w:val="00FE5A35"/>
    <w:rsid w:val="00FF4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7232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678F3"/>
    <w:rPr>
      <w:rFonts w:ascii="Latin Modern Roman 10" w:hAnsi="Latin Modern Roman 10"/>
    </w:rPr>
  </w:style>
  <w:style w:type="paragraph" w:styleId="Heading1">
    <w:name w:val="heading 1"/>
    <w:basedOn w:val="Normal"/>
    <w:next w:val="Normal"/>
    <w:link w:val="Heading1Char"/>
    <w:uiPriority w:val="9"/>
    <w:qFormat/>
    <w:rsid w:val="00F859C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59C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unhideWhenUsed/>
    <w:qFormat/>
    <w:rsid w:val="0067679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7875"/>
    <w:pPr>
      <w:ind w:left="720"/>
      <w:contextualSpacing/>
    </w:pPr>
  </w:style>
  <w:style w:type="character" w:styleId="SubtleEmphasis">
    <w:name w:val="Subtle Emphasis"/>
    <w:basedOn w:val="DefaultParagraphFont"/>
    <w:uiPriority w:val="19"/>
    <w:qFormat/>
    <w:rsid w:val="00F63C7F"/>
    <w:rPr>
      <w:i/>
      <w:iCs/>
      <w:color w:val="404040" w:themeColor="text1" w:themeTint="BF"/>
    </w:rPr>
  </w:style>
  <w:style w:type="character" w:customStyle="1" w:styleId="Heading1Char">
    <w:name w:val="Heading 1 Char"/>
    <w:basedOn w:val="DefaultParagraphFont"/>
    <w:link w:val="Heading1"/>
    <w:uiPriority w:val="9"/>
    <w:rsid w:val="00F859C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59C9"/>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3A49BE"/>
    <w:rPr>
      <w:sz w:val="16"/>
      <w:szCs w:val="16"/>
    </w:rPr>
  </w:style>
  <w:style w:type="paragraph" w:styleId="CommentText">
    <w:name w:val="annotation text"/>
    <w:basedOn w:val="Normal"/>
    <w:link w:val="CommentTextChar"/>
    <w:uiPriority w:val="99"/>
    <w:semiHidden/>
    <w:unhideWhenUsed/>
    <w:rsid w:val="003A49BE"/>
    <w:rPr>
      <w:rFonts w:ascii="Verdana" w:eastAsiaTheme="minorEastAsia" w:hAnsi="Verdana" w:cs="Times New Roman"/>
      <w:sz w:val="20"/>
      <w:szCs w:val="20"/>
    </w:rPr>
  </w:style>
  <w:style w:type="character" w:customStyle="1" w:styleId="CommentTextChar">
    <w:name w:val="Comment Text Char"/>
    <w:basedOn w:val="DefaultParagraphFont"/>
    <w:link w:val="CommentText"/>
    <w:uiPriority w:val="99"/>
    <w:semiHidden/>
    <w:rsid w:val="003A49BE"/>
    <w:rPr>
      <w:rFonts w:ascii="Verdana" w:eastAsiaTheme="minorEastAsia" w:hAnsi="Verdana" w:cs="Times New Roman"/>
      <w:sz w:val="20"/>
      <w:szCs w:val="20"/>
    </w:rPr>
  </w:style>
  <w:style w:type="paragraph" w:styleId="BalloonText">
    <w:name w:val="Balloon Text"/>
    <w:basedOn w:val="Normal"/>
    <w:link w:val="BalloonTextChar"/>
    <w:uiPriority w:val="99"/>
    <w:semiHidden/>
    <w:unhideWhenUsed/>
    <w:rsid w:val="003A49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49BE"/>
    <w:rPr>
      <w:rFonts w:ascii="Times New Roman" w:hAnsi="Times New Roman" w:cs="Times New Roman"/>
      <w:sz w:val="18"/>
      <w:szCs w:val="18"/>
    </w:rPr>
  </w:style>
  <w:style w:type="paragraph" w:styleId="TOC1">
    <w:name w:val="toc 1"/>
    <w:basedOn w:val="Normal"/>
    <w:next w:val="Normal"/>
    <w:autoRedefine/>
    <w:uiPriority w:val="39"/>
    <w:unhideWhenUsed/>
    <w:rsid w:val="005167D0"/>
  </w:style>
  <w:style w:type="paragraph" w:styleId="TOC2">
    <w:name w:val="toc 2"/>
    <w:basedOn w:val="Normal"/>
    <w:next w:val="Normal"/>
    <w:autoRedefine/>
    <w:uiPriority w:val="39"/>
    <w:unhideWhenUsed/>
    <w:rsid w:val="005167D0"/>
    <w:pPr>
      <w:ind w:left="240"/>
    </w:pPr>
  </w:style>
  <w:style w:type="paragraph" w:styleId="TOC3">
    <w:name w:val="toc 3"/>
    <w:basedOn w:val="Normal"/>
    <w:next w:val="Normal"/>
    <w:autoRedefine/>
    <w:uiPriority w:val="39"/>
    <w:unhideWhenUsed/>
    <w:rsid w:val="005167D0"/>
    <w:pPr>
      <w:ind w:left="480"/>
    </w:pPr>
  </w:style>
  <w:style w:type="paragraph" w:styleId="TOC4">
    <w:name w:val="toc 4"/>
    <w:basedOn w:val="Normal"/>
    <w:next w:val="Normal"/>
    <w:autoRedefine/>
    <w:uiPriority w:val="39"/>
    <w:unhideWhenUsed/>
    <w:rsid w:val="005167D0"/>
    <w:pPr>
      <w:ind w:left="720"/>
    </w:pPr>
  </w:style>
  <w:style w:type="paragraph" w:styleId="TOC5">
    <w:name w:val="toc 5"/>
    <w:basedOn w:val="Normal"/>
    <w:next w:val="Normal"/>
    <w:autoRedefine/>
    <w:uiPriority w:val="39"/>
    <w:unhideWhenUsed/>
    <w:rsid w:val="005167D0"/>
    <w:pPr>
      <w:ind w:left="960"/>
    </w:pPr>
  </w:style>
  <w:style w:type="paragraph" w:styleId="TOC6">
    <w:name w:val="toc 6"/>
    <w:basedOn w:val="Normal"/>
    <w:next w:val="Normal"/>
    <w:autoRedefine/>
    <w:uiPriority w:val="39"/>
    <w:unhideWhenUsed/>
    <w:rsid w:val="005167D0"/>
    <w:pPr>
      <w:ind w:left="1200"/>
    </w:pPr>
  </w:style>
  <w:style w:type="paragraph" w:styleId="TOC7">
    <w:name w:val="toc 7"/>
    <w:basedOn w:val="Normal"/>
    <w:next w:val="Normal"/>
    <w:autoRedefine/>
    <w:uiPriority w:val="39"/>
    <w:unhideWhenUsed/>
    <w:rsid w:val="005167D0"/>
    <w:pPr>
      <w:ind w:left="1440"/>
    </w:pPr>
  </w:style>
  <w:style w:type="paragraph" w:styleId="TOC8">
    <w:name w:val="toc 8"/>
    <w:basedOn w:val="Normal"/>
    <w:next w:val="Normal"/>
    <w:autoRedefine/>
    <w:uiPriority w:val="39"/>
    <w:unhideWhenUsed/>
    <w:rsid w:val="005167D0"/>
    <w:pPr>
      <w:ind w:left="1680"/>
    </w:pPr>
  </w:style>
  <w:style w:type="paragraph" w:styleId="TOC9">
    <w:name w:val="toc 9"/>
    <w:basedOn w:val="Normal"/>
    <w:next w:val="Normal"/>
    <w:autoRedefine/>
    <w:uiPriority w:val="39"/>
    <w:unhideWhenUsed/>
    <w:rsid w:val="005167D0"/>
    <w:pPr>
      <w:ind w:left="1920"/>
    </w:pPr>
  </w:style>
  <w:style w:type="character" w:styleId="Hyperlink">
    <w:name w:val="Hyperlink"/>
    <w:basedOn w:val="DefaultParagraphFont"/>
    <w:uiPriority w:val="99"/>
    <w:unhideWhenUsed/>
    <w:rsid w:val="00CF43BF"/>
    <w:rPr>
      <w:color w:val="0563C1" w:themeColor="hyperlink"/>
      <w:u w:val="single"/>
    </w:rPr>
  </w:style>
  <w:style w:type="character" w:styleId="FollowedHyperlink">
    <w:name w:val="FollowedHyperlink"/>
    <w:basedOn w:val="DefaultParagraphFont"/>
    <w:uiPriority w:val="99"/>
    <w:semiHidden/>
    <w:unhideWhenUsed/>
    <w:rsid w:val="00CA0CB4"/>
    <w:rPr>
      <w:color w:val="954F72" w:themeColor="followedHyperlink"/>
      <w:u w:val="single"/>
    </w:rPr>
  </w:style>
  <w:style w:type="paragraph" w:styleId="NormalWeb">
    <w:name w:val="Normal (Web)"/>
    <w:basedOn w:val="Normal"/>
    <w:uiPriority w:val="99"/>
    <w:semiHidden/>
    <w:unhideWhenUsed/>
    <w:rsid w:val="00CA0CB4"/>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CA0CB4"/>
  </w:style>
  <w:style w:type="character" w:customStyle="1" w:styleId="textexposedshow">
    <w:name w:val="text_exposed_show"/>
    <w:basedOn w:val="DefaultParagraphFont"/>
    <w:rsid w:val="00CA0CB4"/>
  </w:style>
  <w:style w:type="character" w:customStyle="1" w:styleId="Heading5Char">
    <w:name w:val="Heading 5 Char"/>
    <w:basedOn w:val="DefaultParagraphFont"/>
    <w:link w:val="Heading5"/>
    <w:uiPriority w:val="9"/>
    <w:rsid w:val="00676799"/>
    <w:rPr>
      <w:rFonts w:asciiTheme="majorHAnsi" w:eastAsiaTheme="majorEastAsia" w:hAnsiTheme="majorHAnsi" w:cstheme="majorBidi"/>
      <w:color w:val="2E74B5" w:themeColor="accent1" w:themeShade="BF"/>
    </w:rPr>
  </w:style>
  <w:style w:type="character" w:customStyle="1" w:styleId="fwb">
    <w:name w:val="fwb"/>
    <w:basedOn w:val="DefaultParagraphFont"/>
    <w:rsid w:val="00676799"/>
  </w:style>
  <w:style w:type="paragraph" w:styleId="Bibliography">
    <w:name w:val="Bibliography"/>
    <w:basedOn w:val="Normal"/>
    <w:next w:val="Normal"/>
    <w:uiPriority w:val="37"/>
    <w:unhideWhenUsed/>
    <w:rsid w:val="0085142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043282">
      <w:bodyDiv w:val="1"/>
      <w:marLeft w:val="0"/>
      <w:marRight w:val="0"/>
      <w:marTop w:val="0"/>
      <w:marBottom w:val="0"/>
      <w:divBdr>
        <w:top w:val="none" w:sz="0" w:space="0" w:color="auto"/>
        <w:left w:val="none" w:sz="0" w:space="0" w:color="auto"/>
        <w:bottom w:val="none" w:sz="0" w:space="0" w:color="auto"/>
        <w:right w:val="none" w:sz="0" w:space="0" w:color="auto"/>
      </w:divBdr>
    </w:div>
    <w:div w:id="273485046">
      <w:bodyDiv w:val="1"/>
      <w:marLeft w:val="0"/>
      <w:marRight w:val="0"/>
      <w:marTop w:val="0"/>
      <w:marBottom w:val="0"/>
      <w:divBdr>
        <w:top w:val="none" w:sz="0" w:space="0" w:color="auto"/>
        <w:left w:val="none" w:sz="0" w:space="0" w:color="auto"/>
        <w:bottom w:val="none" w:sz="0" w:space="0" w:color="auto"/>
        <w:right w:val="none" w:sz="0" w:space="0" w:color="auto"/>
      </w:divBdr>
    </w:div>
    <w:div w:id="279145466">
      <w:bodyDiv w:val="1"/>
      <w:marLeft w:val="0"/>
      <w:marRight w:val="0"/>
      <w:marTop w:val="0"/>
      <w:marBottom w:val="0"/>
      <w:divBdr>
        <w:top w:val="none" w:sz="0" w:space="0" w:color="auto"/>
        <w:left w:val="none" w:sz="0" w:space="0" w:color="auto"/>
        <w:bottom w:val="none" w:sz="0" w:space="0" w:color="auto"/>
        <w:right w:val="none" w:sz="0" w:space="0" w:color="auto"/>
      </w:divBdr>
    </w:div>
    <w:div w:id="370688910">
      <w:bodyDiv w:val="1"/>
      <w:marLeft w:val="0"/>
      <w:marRight w:val="0"/>
      <w:marTop w:val="0"/>
      <w:marBottom w:val="0"/>
      <w:divBdr>
        <w:top w:val="none" w:sz="0" w:space="0" w:color="auto"/>
        <w:left w:val="none" w:sz="0" w:space="0" w:color="auto"/>
        <w:bottom w:val="none" w:sz="0" w:space="0" w:color="auto"/>
        <w:right w:val="none" w:sz="0" w:space="0" w:color="auto"/>
      </w:divBdr>
    </w:div>
    <w:div w:id="543177169">
      <w:bodyDiv w:val="1"/>
      <w:marLeft w:val="0"/>
      <w:marRight w:val="0"/>
      <w:marTop w:val="0"/>
      <w:marBottom w:val="0"/>
      <w:divBdr>
        <w:top w:val="none" w:sz="0" w:space="0" w:color="auto"/>
        <w:left w:val="none" w:sz="0" w:space="0" w:color="auto"/>
        <w:bottom w:val="none" w:sz="0" w:space="0" w:color="auto"/>
        <w:right w:val="none" w:sz="0" w:space="0" w:color="auto"/>
      </w:divBdr>
    </w:div>
    <w:div w:id="637537466">
      <w:bodyDiv w:val="1"/>
      <w:marLeft w:val="0"/>
      <w:marRight w:val="0"/>
      <w:marTop w:val="0"/>
      <w:marBottom w:val="0"/>
      <w:divBdr>
        <w:top w:val="none" w:sz="0" w:space="0" w:color="auto"/>
        <w:left w:val="none" w:sz="0" w:space="0" w:color="auto"/>
        <w:bottom w:val="none" w:sz="0" w:space="0" w:color="auto"/>
        <w:right w:val="none" w:sz="0" w:space="0" w:color="auto"/>
      </w:divBdr>
    </w:div>
    <w:div w:id="684526674">
      <w:bodyDiv w:val="1"/>
      <w:marLeft w:val="0"/>
      <w:marRight w:val="0"/>
      <w:marTop w:val="0"/>
      <w:marBottom w:val="0"/>
      <w:divBdr>
        <w:top w:val="none" w:sz="0" w:space="0" w:color="auto"/>
        <w:left w:val="none" w:sz="0" w:space="0" w:color="auto"/>
        <w:bottom w:val="none" w:sz="0" w:space="0" w:color="auto"/>
        <w:right w:val="none" w:sz="0" w:space="0" w:color="auto"/>
      </w:divBdr>
    </w:div>
    <w:div w:id="768239148">
      <w:bodyDiv w:val="1"/>
      <w:marLeft w:val="0"/>
      <w:marRight w:val="0"/>
      <w:marTop w:val="0"/>
      <w:marBottom w:val="0"/>
      <w:divBdr>
        <w:top w:val="none" w:sz="0" w:space="0" w:color="auto"/>
        <w:left w:val="none" w:sz="0" w:space="0" w:color="auto"/>
        <w:bottom w:val="none" w:sz="0" w:space="0" w:color="auto"/>
        <w:right w:val="none" w:sz="0" w:space="0" w:color="auto"/>
      </w:divBdr>
    </w:div>
    <w:div w:id="909459858">
      <w:bodyDiv w:val="1"/>
      <w:marLeft w:val="0"/>
      <w:marRight w:val="0"/>
      <w:marTop w:val="0"/>
      <w:marBottom w:val="0"/>
      <w:divBdr>
        <w:top w:val="none" w:sz="0" w:space="0" w:color="auto"/>
        <w:left w:val="none" w:sz="0" w:space="0" w:color="auto"/>
        <w:bottom w:val="none" w:sz="0" w:space="0" w:color="auto"/>
        <w:right w:val="none" w:sz="0" w:space="0" w:color="auto"/>
      </w:divBdr>
    </w:div>
    <w:div w:id="975068257">
      <w:bodyDiv w:val="1"/>
      <w:marLeft w:val="0"/>
      <w:marRight w:val="0"/>
      <w:marTop w:val="0"/>
      <w:marBottom w:val="0"/>
      <w:divBdr>
        <w:top w:val="none" w:sz="0" w:space="0" w:color="auto"/>
        <w:left w:val="none" w:sz="0" w:space="0" w:color="auto"/>
        <w:bottom w:val="none" w:sz="0" w:space="0" w:color="auto"/>
        <w:right w:val="none" w:sz="0" w:space="0" w:color="auto"/>
      </w:divBdr>
    </w:div>
    <w:div w:id="1043944050">
      <w:bodyDiv w:val="1"/>
      <w:marLeft w:val="0"/>
      <w:marRight w:val="0"/>
      <w:marTop w:val="0"/>
      <w:marBottom w:val="0"/>
      <w:divBdr>
        <w:top w:val="none" w:sz="0" w:space="0" w:color="auto"/>
        <w:left w:val="none" w:sz="0" w:space="0" w:color="auto"/>
        <w:bottom w:val="none" w:sz="0" w:space="0" w:color="auto"/>
        <w:right w:val="none" w:sz="0" w:space="0" w:color="auto"/>
      </w:divBdr>
    </w:div>
    <w:div w:id="1128669058">
      <w:bodyDiv w:val="1"/>
      <w:marLeft w:val="0"/>
      <w:marRight w:val="0"/>
      <w:marTop w:val="0"/>
      <w:marBottom w:val="0"/>
      <w:divBdr>
        <w:top w:val="none" w:sz="0" w:space="0" w:color="auto"/>
        <w:left w:val="none" w:sz="0" w:space="0" w:color="auto"/>
        <w:bottom w:val="none" w:sz="0" w:space="0" w:color="auto"/>
        <w:right w:val="none" w:sz="0" w:space="0" w:color="auto"/>
      </w:divBdr>
    </w:div>
    <w:div w:id="1275553957">
      <w:bodyDiv w:val="1"/>
      <w:marLeft w:val="0"/>
      <w:marRight w:val="0"/>
      <w:marTop w:val="0"/>
      <w:marBottom w:val="0"/>
      <w:divBdr>
        <w:top w:val="none" w:sz="0" w:space="0" w:color="auto"/>
        <w:left w:val="none" w:sz="0" w:space="0" w:color="auto"/>
        <w:bottom w:val="none" w:sz="0" w:space="0" w:color="auto"/>
        <w:right w:val="none" w:sz="0" w:space="0" w:color="auto"/>
      </w:divBdr>
    </w:div>
    <w:div w:id="1293288515">
      <w:bodyDiv w:val="1"/>
      <w:marLeft w:val="0"/>
      <w:marRight w:val="0"/>
      <w:marTop w:val="0"/>
      <w:marBottom w:val="0"/>
      <w:divBdr>
        <w:top w:val="none" w:sz="0" w:space="0" w:color="auto"/>
        <w:left w:val="none" w:sz="0" w:space="0" w:color="auto"/>
        <w:bottom w:val="none" w:sz="0" w:space="0" w:color="auto"/>
        <w:right w:val="none" w:sz="0" w:space="0" w:color="auto"/>
      </w:divBdr>
    </w:div>
    <w:div w:id="1356082804">
      <w:bodyDiv w:val="1"/>
      <w:marLeft w:val="0"/>
      <w:marRight w:val="0"/>
      <w:marTop w:val="0"/>
      <w:marBottom w:val="0"/>
      <w:divBdr>
        <w:top w:val="none" w:sz="0" w:space="0" w:color="auto"/>
        <w:left w:val="none" w:sz="0" w:space="0" w:color="auto"/>
        <w:bottom w:val="none" w:sz="0" w:space="0" w:color="auto"/>
        <w:right w:val="none" w:sz="0" w:space="0" w:color="auto"/>
      </w:divBdr>
    </w:div>
    <w:div w:id="1361978375">
      <w:bodyDiv w:val="1"/>
      <w:marLeft w:val="0"/>
      <w:marRight w:val="0"/>
      <w:marTop w:val="0"/>
      <w:marBottom w:val="0"/>
      <w:divBdr>
        <w:top w:val="none" w:sz="0" w:space="0" w:color="auto"/>
        <w:left w:val="none" w:sz="0" w:space="0" w:color="auto"/>
        <w:bottom w:val="none" w:sz="0" w:space="0" w:color="auto"/>
        <w:right w:val="none" w:sz="0" w:space="0" w:color="auto"/>
      </w:divBdr>
    </w:div>
    <w:div w:id="1375033457">
      <w:bodyDiv w:val="1"/>
      <w:marLeft w:val="0"/>
      <w:marRight w:val="0"/>
      <w:marTop w:val="0"/>
      <w:marBottom w:val="0"/>
      <w:divBdr>
        <w:top w:val="none" w:sz="0" w:space="0" w:color="auto"/>
        <w:left w:val="none" w:sz="0" w:space="0" w:color="auto"/>
        <w:bottom w:val="none" w:sz="0" w:space="0" w:color="auto"/>
        <w:right w:val="none" w:sz="0" w:space="0" w:color="auto"/>
      </w:divBdr>
    </w:div>
    <w:div w:id="18588832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intelligence.org/files/SS11Workshop.pdf" TargetMode="External"/><Relationship Id="rId6" Type="http://schemas.openxmlformats.org/officeDocument/2006/relationships/hyperlink" Target="http://spectrum.ieee.org/computing/software/what-intelligent-machines-need-to-learn-from-the-neocortex"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9328</Words>
  <Characters>53171</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3</cp:revision>
  <dcterms:created xsi:type="dcterms:W3CDTF">2019-02-19T14:39:00Z</dcterms:created>
  <dcterms:modified xsi:type="dcterms:W3CDTF">2019-02-1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0C4oOE3d"/&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